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could use a more general eco-term that ie broader – facilitation, indirect interactions, collective attraction – attractant/decoy etc.  think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77777777" w:rsidR="000E2DB2" w:rsidRDefault="000E2DB2" w:rsidP="00FE799E">
      <w:pPr>
        <w:rPr>
          <w:sz w:val="28"/>
          <w:szCs w:val="28"/>
        </w:rPr>
      </w:pPr>
    </w:p>
    <w:p w14:paraId="3D6AA97A" w14:textId="77777777" w:rsidR="0032252D" w:rsidRDefault="0032252D" w:rsidP="00FE799E">
      <w:pPr>
        <w:rPr>
          <w:sz w:val="28"/>
          <w:szCs w:val="28"/>
        </w:rPr>
      </w:pPr>
    </w:p>
    <w:p w14:paraId="2F203388" w14:textId="17BEE15A" w:rsidR="003F263E" w:rsidRDefault="003F263E" w:rsidP="00D36947">
      <w:pPr>
        <w:spacing w:line="360" w:lineRule="auto"/>
      </w:pPr>
      <w:r>
        <w:lastRenderedPageBreak/>
        <w:t>Abstract</w:t>
      </w:r>
    </w:p>
    <w:p w14:paraId="0165B404" w14:textId="19724220"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r w:rsidR="000E73EE">
        <w:t xml:space="preserve">associated </w:t>
      </w:r>
      <w:r w:rsidR="00DC18FB">
        <w:t xml:space="preserve">annual </w:t>
      </w:r>
      <w:r w:rsidR="009572B0">
        <w:t xml:space="preserve">plants </w:t>
      </w:r>
      <w:r w:rsidR="00DC18FB">
        <w:t xml:space="preserve">and </w:t>
      </w:r>
      <w:r w:rsidR="009572B0">
        <w:t xml:space="preserve">the </w:t>
      </w:r>
      <w:r w:rsidR="00DC18FB">
        <w:t>arthropod communit</w:t>
      </w:r>
      <w:r w:rsidR="009572B0">
        <w:t>y</w:t>
      </w:r>
      <w:r w:rsidR="003D5314">
        <w:t>,</w:t>
      </w:r>
      <w:r w:rsidR="00DC18FB">
        <w:t xml:space="preserve"> but </w:t>
      </w:r>
      <w:r w:rsidR="003D5314">
        <w:t xml:space="preserve">this shrub </w:t>
      </w:r>
      <w:r w:rsidR="004D43E8">
        <w:t xml:space="preserve">further </w:t>
      </w:r>
      <w:r w:rsidR="003D5314">
        <w:t xml:space="preserve">had </w:t>
      </w:r>
      <w:r w:rsidR="00DC18FB">
        <w:t>negative indirect effects on pollination</w:t>
      </w:r>
      <w:r w:rsidR="00566A7E">
        <w:t xml:space="preserve"> of a representative flowering </w:t>
      </w:r>
      <w:r w:rsidR="00AE25FD">
        <w:t>annual plant</w:t>
      </w:r>
      <w:r w:rsidR="00DC18FB">
        <w:t xml:space="preserve">. </w:t>
      </w:r>
      <w:r w:rsidR="00456772">
        <w:t xml:space="preserve">This study </w:t>
      </w:r>
      <w:r w:rsidR="00CE583F">
        <w:t xml:space="preserve">confirms </w:t>
      </w:r>
      <w:r w:rsidR="00456772">
        <w:t xml:space="preserve">the positive role of </w:t>
      </w:r>
      <w:r w:rsidR="00456772" w:rsidRPr="00456772">
        <w:rPr>
          <w:i/>
        </w:rPr>
        <w:t>L. tridentata</w:t>
      </w:r>
      <w:r w:rsidR="00456772">
        <w:t xml:space="preserve"> as a foundation plant </w:t>
      </w:r>
      <w:r w:rsidR="001F43F0">
        <w:t xml:space="preserve">but more importantly suggests </w:t>
      </w:r>
      <w:r w:rsidR="00954865">
        <w:t>that</w:t>
      </w:r>
      <w:r w:rsidR="00456772">
        <w:t xml:space="preserve"> </w:t>
      </w:r>
      <w:r w:rsidR="00767E62">
        <w:t xml:space="preserve">the net outcome of interactions can be negative or positive depending on the specific shrub function tested or the </w:t>
      </w:r>
      <w:r w:rsidR="0041669C">
        <w:t>recipient taxa</w:t>
      </w:r>
      <w:r w:rsidR="00954865">
        <w:t>.</w:t>
      </w:r>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06D9FE42" w14:textId="19C47840" w:rsidR="00D36947" w:rsidRDefault="00D36947" w:rsidP="00FE799E"/>
    <w:p w14:paraId="0978F18C" w14:textId="77777777" w:rsidR="00193537" w:rsidRDefault="00193537" w:rsidP="00D36947">
      <w:pPr>
        <w:spacing w:line="360" w:lineRule="auto"/>
      </w:pPr>
    </w:p>
    <w:p w14:paraId="7E400D18" w14:textId="77777777" w:rsidR="00193537" w:rsidRDefault="00193537" w:rsidP="00D36947">
      <w:pPr>
        <w:spacing w:line="360" w:lineRule="auto"/>
      </w:pPr>
    </w:p>
    <w:p w14:paraId="73FBE1CC" w14:textId="7FD73603" w:rsidR="00FE799E" w:rsidRDefault="00FE799E" w:rsidP="00D36947">
      <w:pPr>
        <w:spacing w:line="360" w:lineRule="auto"/>
      </w:pPr>
      <w:r>
        <w:lastRenderedPageBreak/>
        <w:t>Introduction</w:t>
      </w:r>
    </w:p>
    <w:p w14:paraId="21123550" w14:textId="7FBDBD3D"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9F602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9F602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7" w:tooltip="McIntire, 2014 #17" w:history="1">
        <w:r w:rsidR="009F602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9F602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9F602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9F602B">
          <w:rPr>
            <w:noProof/>
          </w:rPr>
          <w:t>Bertness and Callaway, 1994</w:t>
        </w:r>
      </w:hyperlink>
      <w:r w:rsidR="003A3F0D">
        <w:rPr>
          <w:noProof/>
        </w:rPr>
        <w:t xml:space="preserve">; </w:t>
      </w:r>
      <w:hyperlink w:anchor="_ENREF_13" w:tooltip="Callaway, 1997 #3" w:history="1">
        <w:r w:rsidR="009F602B">
          <w:rPr>
            <w:noProof/>
          </w:rPr>
          <w:t>Callaway and Walker, 1997b</w:t>
        </w:r>
      </w:hyperlink>
      <w:r w:rsidR="003A3F0D">
        <w:rPr>
          <w:noProof/>
        </w:rPr>
        <w:t xml:space="preserve">; </w:t>
      </w:r>
      <w:hyperlink w:anchor="_ENREF_36" w:tooltip="Holzapfel, 1999 #18" w:history="1">
        <w:r w:rsidR="009F602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9F602B">
          <w:rPr>
            <w:noProof/>
          </w:rPr>
          <w:t>Bertness and Callaway, 1994</w:t>
        </w:r>
      </w:hyperlink>
      <w:r w:rsidR="000F77F5">
        <w:rPr>
          <w:noProof/>
        </w:rPr>
        <w:t xml:space="preserve">; </w:t>
      </w:r>
      <w:hyperlink w:anchor="_ENREF_72" w:tooltip="Schafer, 2012 #2" w:history="1">
        <w:r w:rsidR="009F602B">
          <w:rPr>
            <w:noProof/>
          </w:rPr>
          <w:t>Schafer et al., 2012</w:t>
        </w:r>
      </w:hyperlink>
      <w:r w:rsidR="000F77F5">
        <w:rPr>
          <w:noProof/>
        </w:rPr>
        <w:t xml:space="preserve">; </w:t>
      </w:r>
      <w:hyperlink w:anchor="_ENREF_82" w:tooltip="Tielbörger, 2000 #20" w:history="1">
        <w:r w:rsidR="009F602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9F602B">
          <w:rPr>
            <w:noProof/>
          </w:rPr>
          <w:t>Brooker et al., 2008</w:t>
        </w:r>
      </w:hyperlink>
      <w:r w:rsidR="004911BF">
        <w:rPr>
          <w:noProof/>
        </w:rPr>
        <w:t xml:space="preserve">; </w:t>
      </w:r>
      <w:hyperlink w:anchor="_ENREF_85" w:tooltip="Valiente‐Banuet, 2007 #23" w:history="1">
        <w:r w:rsidR="009F602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9F602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77" w:tooltip="Sotomayor, 2015 #142" w:history="1">
        <w:r w:rsidR="009F602B">
          <w:rPr>
            <w:noProof/>
          </w:rPr>
          <w:t>Sotomayor and Lortie, 2015</w:t>
        </w:r>
      </w:hyperlink>
      <w:r w:rsidR="00193537">
        <w:rPr>
          <w:noProof/>
        </w:rPr>
        <w:t>)</w:t>
      </w:r>
      <w:r w:rsidR="00193537">
        <w:fldChar w:fldCharType="end"/>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9F602B">
          <w:rPr>
            <w:noProof/>
          </w:rPr>
          <w:t>Callaway and Pennings, 2000</w:t>
        </w:r>
      </w:hyperlink>
      <w:r w:rsidR="003A3F0D">
        <w:rPr>
          <w:noProof/>
        </w:rPr>
        <w:t xml:space="preserve">; </w:t>
      </w:r>
      <w:hyperlink w:anchor="_ENREF_13" w:tooltip="Callaway, 1997 #3" w:history="1">
        <w:r w:rsidR="009F602B">
          <w:rPr>
            <w:noProof/>
          </w:rPr>
          <w:t>Callaway and Walker, 1997b</w:t>
        </w:r>
      </w:hyperlink>
      <w:r w:rsidR="003A3F0D">
        <w:rPr>
          <w:noProof/>
        </w:rPr>
        <w:t xml:space="preserve">; </w:t>
      </w:r>
      <w:hyperlink w:anchor="_ENREF_90" w:tooltip="Wootton, 1994 #146" w:history="1">
        <w:r w:rsidR="009F602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2B55EF0C" w:rsidR="00155A6C" w:rsidRDefault="000E2DB2" w:rsidP="00D36947">
      <w:pPr>
        <w:spacing w:line="360" w:lineRule="auto"/>
      </w:pPr>
      <w:r>
        <w:t>Interaction</w:t>
      </w:r>
      <w:r w:rsidR="00E567F0">
        <w:t xml:space="preserve"> p</w:t>
      </w:r>
      <w:r w:rsidR="00166563">
        <w:t>athways requiring co-blooming dominate the study of the underlying mechanisms of pollinator-mediated interactions</w:t>
      </w:r>
      <w:r w:rsidR="0063198A">
        <w:t>. These 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2" w:tooltip="Pyke, 1984 #28" w:history="1">
        <w:r w:rsidR="009F602B">
          <w:rPr>
            <w:noProof/>
          </w:rPr>
          <w:t>Pyke, 1984</w:t>
        </w:r>
      </w:hyperlink>
      <w:r w:rsidR="00961A99">
        <w:rPr>
          <w:noProof/>
        </w:rPr>
        <w:t xml:space="preserve">; </w:t>
      </w:r>
      <w:hyperlink w:anchor="_ENREF_63" w:tooltip="Pyke, 1977 #27" w:history="1">
        <w:r w:rsidR="009F602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3" w:tooltip="Schemske, 1981 #228" w:history="1">
        <w:r w:rsidR="009F602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9F602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9F602B">
          <w:rPr>
            <w:noProof/>
          </w:rPr>
          <w:t>Laverty, 1992</w:t>
        </w:r>
      </w:hyperlink>
      <w:r w:rsidR="009154D5">
        <w:rPr>
          <w:noProof/>
        </w:rPr>
        <w:t xml:space="preserve">; </w:t>
      </w:r>
      <w:hyperlink w:anchor="_ENREF_81" w:tooltip="Thomson, 1978 #72" w:history="1">
        <w:r w:rsidR="009F602B">
          <w:rPr>
            <w:noProof/>
          </w:rPr>
          <w:t>Thomson, 1978</w:t>
        </w:r>
      </w:hyperlink>
      <w:r w:rsidR="009154D5">
        <w:rPr>
          <w:noProof/>
        </w:rPr>
        <w:t>)</w:t>
      </w:r>
      <w:r w:rsidR="009154D5">
        <w:fldChar w:fldCharType="end"/>
      </w:r>
      <w:r w:rsidR="009154D5">
        <w:t xml:space="preserve">. </w:t>
      </w:r>
      <w:r w:rsidR="002D54FB">
        <w:t>If shrubs concentrate pollinators which do not in turn visit their neighbours, competition rather than facilitation will arise.</w:t>
      </w:r>
      <w:r w:rsidR="000E1927">
        <w:t xml:space="preserve"> </w:t>
      </w:r>
      <w:r w:rsidR="009432EC">
        <w:t>Shrubs are salient features of desert scrub ecosystems due their large size and structural complexity relative to ephemeral</w:t>
      </w:r>
      <w:r w:rsidR="003F2523">
        <w:t xml:space="preserve"> plants</w:t>
      </w:r>
      <w:r w:rsidR="00DA344A">
        <w:t xml:space="preserve"> and </w:t>
      </w:r>
      <w:r w:rsidR="00DA344A">
        <w:lastRenderedPageBreak/>
        <w:t>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8" w:tooltip="McKinney, 2010 #229" w:history="1">
        <w:r w:rsidR="009F602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a plant’s 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0" w:tooltip="Bruno, 2003 #25" w:history="1">
        <w:r w:rsidR="009F602B" w:rsidRPr="000E1927">
          <w:rPr>
            <w:noProof/>
          </w:rPr>
          <w:t>Bruno et al., 2003</w:t>
        </w:r>
      </w:hyperlink>
      <w:r w:rsidR="005F55FF" w:rsidRPr="000E1927">
        <w:rPr>
          <w:noProof/>
        </w:rPr>
        <w:t xml:space="preserve">; </w:t>
      </w:r>
      <w:hyperlink w:anchor="_ENREF_12" w:tooltip="Callaway, 1997 #132" w:history="1">
        <w:r w:rsidR="009F602B" w:rsidRPr="000E1927">
          <w:rPr>
            <w:noProof/>
          </w:rPr>
          <w:t>Callaway and Walker, 1997a</w:t>
        </w:r>
      </w:hyperlink>
      <w:r w:rsidR="005F55FF" w:rsidRPr="000E1927">
        <w:rPr>
          <w:noProof/>
        </w:rPr>
        <w:t xml:space="preserve">; </w:t>
      </w:r>
      <w:hyperlink w:anchor="_ENREF_61" w:tooltip="Pugnaire, 1996 #19" w:history="1">
        <w:r w:rsidR="009F602B" w:rsidRPr="000E1927">
          <w:rPr>
            <w:noProof/>
          </w:rPr>
          <w:t>Pugnaire et al., 1996</w:t>
        </w:r>
      </w:hyperlink>
      <w:r w:rsidR="005F55FF" w:rsidRPr="000E1927">
        <w:rPr>
          <w:noProof/>
        </w:rPr>
        <w:t xml:space="preserve">; </w:t>
      </w:r>
      <w:hyperlink w:anchor="_ENREF_67" w:tooltip="Rousset, 2000 #246" w:history="1">
        <w:r w:rsidR="009F602B" w:rsidRPr="000E1927">
          <w:rPr>
            <w:noProof/>
          </w:rPr>
          <w:t>Rousset and Lepart, 2000</w:t>
        </w:r>
      </w:hyperlink>
      <w:r w:rsidR="005F55FF" w:rsidRPr="000E1927">
        <w:rPr>
          <w:noProof/>
        </w:rPr>
        <w:t xml:space="preserve">; </w:t>
      </w:r>
      <w:hyperlink w:anchor="_ENREF_84" w:tooltip="Valiente-Banuet, 1991 #143" w:history="1">
        <w:r w:rsidR="009F602B" w:rsidRPr="000E1927">
          <w:rPr>
            <w:noProof/>
          </w:rPr>
          <w:t>Valiente-Banuet et al., 1991</w:t>
        </w:r>
      </w:hyperlink>
      <w:r w:rsidR="005F55FF" w:rsidRPr="000E1927">
        <w:rPr>
          <w:noProof/>
        </w:rPr>
        <w:t>)</w:t>
      </w:r>
      <w:r w:rsidR="005F55FF" w:rsidRPr="000E1927">
        <w:fldChar w:fldCharType="end"/>
      </w:r>
      <w:r w:rsidR="005F55FF" w:rsidRPr="000E1927">
        <w:t xml:space="preserve">. For example, within some nurse plant systems young plants are facilitated during establishment,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1" w:tooltip="Yeaton, 1978 #15" w:history="1">
        <w:r w:rsidR="009F602B" w:rsidRPr="000E1927">
          <w:rPr>
            <w:noProof/>
          </w:rPr>
          <w:t>Yeaton, 1978</w:t>
        </w:r>
      </w:hyperlink>
      <w:r w:rsidR="005F55FF" w:rsidRPr="000E1927">
        <w:rPr>
          <w:noProof/>
        </w:rPr>
        <w:t>)</w:t>
      </w:r>
      <w:r w:rsidR="005F55FF" w:rsidRPr="000E1927">
        <w:fldChar w:fldCharType="end"/>
      </w:r>
      <w:r w:rsidR="005F55FF" w:rsidRPr="000E1927">
        <w:t xml:space="preserve">. For plants, the </w:t>
      </w:r>
      <w:r w:rsidR="00A127DA">
        <w:t xml:space="preserve">life stage </w:t>
      </w:r>
      <w:r w:rsidR="005F55FF" w:rsidRPr="000E1927">
        <w:t>shift from vegetative growth to reproductive growth is a major event.</w:t>
      </w:r>
      <w:r w:rsidR="005F55FF">
        <w:t xml:space="preserve"> Thus incorporating </w:t>
      </w:r>
      <w:r w:rsidR="00910681">
        <w:t xml:space="preserve">phenological </w:t>
      </w:r>
      <w:r w:rsidR="005F55FF">
        <w:t>shifts adds another dimension to estimating net interactions.</w:t>
      </w:r>
    </w:p>
    <w:p w14:paraId="15015AA1" w14:textId="50CE151C"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1" w:tooltip="Saul-Gershenz, 2012 #230" w:history="1">
        <w:r w:rsidR="009F602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8" w:tooltip="Rundel, 2005 #231" w:history="1">
        <w:r w:rsidR="009F602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6" w:tooltip="Roll, 1997 #232" w:history="1">
        <w:r w:rsidR="009F602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9F602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0" w:tooltip="Pellmyr, 2003 #235" w:history="1">
        <w:r w:rsidR="009F602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9F602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9F602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9F602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6" w:tooltip="Simpson, 1987 #237" w:history="1">
        <w:r w:rsidR="009F602B">
          <w:rPr>
            <w:noProof/>
          </w:rPr>
          <w:t>Simpson and Neff, 1987</w:t>
        </w:r>
      </w:hyperlink>
      <w:r w:rsidR="00EF6005">
        <w:rPr>
          <w:noProof/>
        </w:rPr>
        <w:t>)</w:t>
      </w:r>
      <w:r w:rsidR="00EF6005">
        <w:fldChar w:fldCharType="end"/>
      </w:r>
      <w:r w:rsidR="00EF6005">
        <w:t>, and bees still</w:t>
      </w:r>
      <w:r w:rsidR="009D4B36">
        <w:t xml:space="preserve"> visit even 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9F602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p>
    <w:p w14:paraId="6FFE91CD" w14:textId="77777777" w:rsidR="000327C0" w:rsidRPr="000327C0" w:rsidRDefault="000327C0" w:rsidP="00D36947">
      <w:pPr>
        <w:spacing w:after="0" w:line="360" w:lineRule="auto"/>
      </w:pPr>
    </w:p>
    <w:p w14:paraId="36A09DEA" w14:textId="40CD6145" w:rsidR="00E16159" w:rsidRDefault="00D724B4" w:rsidP="00D36947">
      <w:pPr>
        <w:spacing w:line="360" w:lineRule="auto"/>
      </w:pPr>
      <w:r>
        <w:lastRenderedPageBreak/>
        <w:t xml:space="preserve">The purpose here was </w:t>
      </w:r>
      <w:r w:rsidR="008D6131">
        <w:t xml:space="preserve">to examine </w:t>
      </w:r>
      <w:r w:rsidR="00B507BE">
        <w:t xml:space="preserve">both </w:t>
      </w:r>
      <w:r w:rsidR="008D6131">
        <w:t>t</w:t>
      </w:r>
      <w:r w:rsidR="00510EFE">
        <w:t xml:space="preserve">he </w:t>
      </w:r>
      <w:r w:rsidR="00B507BE">
        <w:t xml:space="preserve">direct and indirect effects </w:t>
      </w:r>
      <w:r w:rsidR="00643D97">
        <w:t xml:space="preserve">of </w:t>
      </w:r>
      <w:r w:rsidR="00643D97" w:rsidRPr="0034237C">
        <w:rPr>
          <w:i/>
        </w:rPr>
        <w:t>Larrea tridentata</w:t>
      </w:r>
      <w:r w:rsidR="00643D97">
        <w:t xml:space="preserve"> on the pollination </w:t>
      </w:r>
      <w:r w:rsidR="001C2DFE">
        <w:t xml:space="preserve">of its annual understory. Phytometers are individual plants used in a controlled way as environmental indicators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19" w:tooltip="Clements, 1924 #4" w:history="1">
        <w:r w:rsidR="001C2DFE">
          <w:rPr>
            <w:noProof/>
          </w:rPr>
          <w:t>Clements and Goldsmith, 1924</w:t>
        </w:r>
      </w:hyperlink>
      <w:r w:rsidR="001C2DFE">
        <w:rPr>
          <w:noProof/>
        </w:rPr>
        <w:t>)</w:t>
      </w:r>
      <w:r w:rsidR="001C2DFE">
        <w:fldChar w:fldCharType="end"/>
      </w:r>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as phytometer to measure pollination services</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9F602B">
          <w:rPr>
            <w:noProof/>
          </w:rPr>
          <w:t>Jennings, 2001</w:t>
        </w:r>
      </w:hyperlink>
      <w:r w:rsidR="00F841E6">
        <w:rPr>
          <w:noProof/>
        </w:rPr>
        <w:t>)</w:t>
      </w:r>
      <w:r w:rsidR="00F841E6">
        <w:fldChar w:fldCharType="end"/>
      </w:r>
      <w:r w:rsidR="00643D97">
        <w:t xml:space="preserve">, </w:t>
      </w:r>
      <w:r w:rsidR="00F37FFD">
        <w:t>therefore it is a</w:t>
      </w:r>
      <w:r w:rsidR="00B55CE3">
        <w:t xml:space="preserve">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074051">
        <w:t xml:space="preserve">We hypothesize that desert shrubs that function through some mechanistic pathways as benefactors can also positively and negatively impact the net outcome of pollination for associated annual plants through decoy effects of large floral offering and extent of co-blooming with the community. We have three predictions: 1) Visitation rates to an associated annual phytometer species tested differ under a shrub canopy relative to open microsites. 2) </w:t>
      </w:r>
      <w:r w:rsidR="00074051" w:rsidRPr="00B01777">
        <w:rPr>
          <w:highlight w:val="yellow"/>
        </w:rPr>
        <w:t>Extent of shrub co-blooming with the annual phytometer species determines whether the net pollination rates to the annual species are negative (high overlap) or positive (low overlap).</w:t>
      </w:r>
      <w:r w:rsidR="00074051">
        <w:t xml:space="preserve"> 3) The shrub species tested can simultaneously have positive effects on an annual plant community through increase in relative abundances whilst </w:t>
      </w:r>
      <w:r w:rsidR="00BE30E6">
        <w:t>having different</w:t>
      </w:r>
      <w:r w:rsidR="00074051">
        <w:t xml:space="preserve"> pollination effect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 xml:space="preserve">s but </w:t>
      </w:r>
      <w:r w:rsidR="00BE3702">
        <w:t xml:space="preserve">if </w:t>
      </w:r>
      <w:r w:rsidR="00850012">
        <w:t>shrub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31C8F9D3" w14:textId="16C88C3F" w:rsidR="00CE0A81" w:rsidRDefault="00427CBB" w:rsidP="00D36947">
      <w:pPr>
        <w:spacing w:line="360" w:lineRule="auto"/>
      </w:pPr>
      <w:r>
        <w:rPr>
          <w:u w:val="single"/>
        </w:rPr>
        <w:lastRenderedPageBreak/>
        <w:t>Phytometer specie</w:t>
      </w:r>
      <w:r w:rsidR="00505A36">
        <w:rPr>
          <w:u w:val="single"/>
        </w:rPr>
        <w:t>s</w:t>
      </w:r>
    </w:p>
    <w:p w14:paraId="03C3501D" w14:textId="2BDA06DF"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9F602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69" w:tooltip="Rutowski, 1980 #6" w:history="1">
        <w:r w:rsidR="009F602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8" w:tooltip="Wainwright, 1978 #9" w:history="1">
        <w:r w:rsidR="009F602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9F602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9F602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2058B108"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6" w:tooltip="Betancourt, 1990 #239" w:history="1">
        <w:r w:rsidR="009F602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4" w:tooltip="Barbour, 2007 #14" w:history="1">
        <w:r w:rsidR="009F602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86" w:tooltip="Vasek, 1980 #240" w:history="1">
        <w:r w:rsidR="009F602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2" w:tooltip="Minckley, 1999 #241" w:history="1">
        <w:r w:rsidR="009F602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5" w:tooltip="Cane, 2005 #243" w:history="1">
        <w:r w:rsidR="009F602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8" w:tooltip="Bowers, 1994 #41" w:history="1">
        <w:r w:rsidR="009F602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5" w:tooltip="Simpson, 1977 #245" w:history="1">
        <w:r w:rsidR="009F602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1" w:tooltip="Yeaton, 1978 #15" w:history="1">
        <w:r w:rsidR="009F602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78" w:tooltip="Suzán, 1994 #16" w:history="1">
        <w:r w:rsidR="009F602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2" w:tooltip="Schafer, 2012 #2" w:history="1">
        <w:r w:rsidR="009F602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B98B01F" w:rsidR="004F1A07" w:rsidRDefault="005E3BA0" w:rsidP="00D36947">
      <w:pPr>
        <w:spacing w:line="360" w:lineRule="auto"/>
      </w:pPr>
      <w:r>
        <w:t xml:space="preserve">A total of </w:t>
      </w:r>
      <w:r w:rsidR="00E51A53" w:rsidRPr="00E51A53">
        <w:t xml:space="preserve">60 </w:t>
      </w:r>
      <w:r w:rsidR="00E51A53" w:rsidRPr="006D4B10">
        <w:t>medium-sized (mean width: 336 cm, mean height: 209 cm)</w:t>
      </w:r>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w:t>
      </w:r>
      <w:r w:rsidR="00AE2B73">
        <w:lastRenderedPageBreak/>
        <w:t xml:space="preserve">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p>
    <w:p w14:paraId="6D9C7780" w14:textId="77777777"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14:paraId="1824BE5E" w14:textId="6779D509" w:rsidR="004D3DE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9F602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periods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and replication beyond what is possible using traditional insitu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5" w:tooltip="Lortie, 2012 #289" w:history="1">
        <w:r w:rsidR="009F602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107B5361" w:rsidR="00B23B9C" w:rsidRPr="005C06E6" w:rsidRDefault="00D567D1" w:rsidP="00D36947">
      <w:pPr>
        <w:spacing w:line="360" w:lineRule="auto"/>
      </w:pPr>
      <w:r>
        <w:t>In the manu</w:t>
      </w:r>
      <w:r w:rsidR="00EE293B">
        <w:t>al video processing post-season</w:t>
      </w:r>
      <w:r>
        <w:t xml:space="preserve"> </w:t>
      </w:r>
      <w:r w:rsidR="001B2AA7">
        <w:t>insect-phytometer plant pollinati</w:t>
      </w:r>
      <w:r w:rsidR="00EE293B">
        <w:t xml:space="preserve">on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hen an insect </w:t>
      </w:r>
      <w:r w:rsidR="004D3DEB">
        <w:lastRenderedPageBreak/>
        <w:t>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rsidR="00E01B47">
        <w:t>the final flower and left the field of view</w:t>
      </w:r>
      <w:r w:rsidR="00634992">
        <w:t xml:space="preserve">. </w:t>
      </w:r>
      <w:r w:rsidR="009B777A">
        <w:t xml:space="preserve">V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44C0DFB4" w14:textId="77777777"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14:paraId="3652CC44" w14:textId="3678D686"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4" w:tooltip="Reid, 2012 #58" w:history="1">
        <w:r w:rsidR="009F602B">
          <w:rPr>
            <w:noProof/>
          </w:rPr>
          <w:t>Reid and Lortie, 2012</w:t>
        </w:r>
      </w:hyperlink>
      <w:r w:rsidR="007C502B">
        <w:rPr>
          <w:noProof/>
        </w:rPr>
        <w:t xml:space="preserve">; </w:t>
      </w:r>
      <w:hyperlink w:anchor="_ENREF_70" w:tooltip="Ruttan, 2016 #249" w:history="1">
        <w:r w:rsidR="009F602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09E824E"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9F602B">
          <w:rPr>
            <w:noProof/>
          </w:rPr>
          <w:t>Ascher and Pickering, 2015</w:t>
        </w:r>
      </w:hyperlink>
      <w:r w:rsidR="007C502B">
        <w:rPr>
          <w:noProof/>
        </w:rPr>
        <w:t xml:space="preserve">; </w:t>
      </w:r>
      <w:hyperlink w:anchor="_ENREF_50" w:tooltip="Michener, 2000 #258" w:history="1">
        <w:r w:rsidR="009F602B">
          <w:rPr>
            <w:noProof/>
          </w:rPr>
          <w:t>Michener, 2000</w:t>
        </w:r>
      </w:hyperlink>
      <w:r w:rsidR="007C502B">
        <w:rPr>
          <w:noProof/>
        </w:rPr>
        <w:t xml:space="preserve">; </w:t>
      </w:r>
      <w:hyperlink w:anchor="_ENREF_51" w:tooltip="Michener, 1994 #12" w:history="1">
        <w:r w:rsidR="009F602B">
          <w:rPr>
            <w:noProof/>
          </w:rPr>
          <w:t>Michener et al., 1994</w:t>
        </w:r>
      </w:hyperlink>
      <w:r w:rsidR="007C502B">
        <w:rPr>
          <w:noProof/>
        </w:rPr>
        <w:t xml:space="preserve">; </w:t>
      </w:r>
      <w:hyperlink w:anchor="_ENREF_53" w:tooltip="Miranda, 2013 #259" w:history="1">
        <w:r w:rsidR="009F602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9F602B">
          <w:rPr>
            <w:noProof/>
          </w:rPr>
          <w:t>Grissell and Schauff, 1990</w:t>
        </w:r>
      </w:hyperlink>
      <w:r w:rsidR="00C369D4">
        <w:rPr>
          <w:noProof/>
        </w:rPr>
        <w:t xml:space="preserve">; </w:t>
      </w:r>
      <w:hyperlink w:anchor="_ENREF_46" w:tooltip="Marshall, 2012 #262" w:history="1">
        <w:r w:rsidR="009F602B">
          <w:rPr>
            <w:noProof/>
          </w:rPr>
          <w:t>Marshall, 2012</w:t>
        </w:r>
      </w:hyperlink>
      <w:r w:rsidR="00C369D4">
        <w:rPr>
          <w:noProof/>
        </w:rPr>
        <w:t xml:space="preserve">; </w:t>
      </w:r>
      <w:hyperlink w:anchor="_ENREF_80" w:tooltip="Teskey, 1981 #264" w:history="1">
        <w:r w:rsidR="009F602B">
          <w:rPr>
            <w:noProof/>
          </w:rPr>
          <w:t>Teskey et al., 1981</w:t>
        </w:r>
      </w:hyperlink>
      <w:r w:rsidR="00C369D4">
        <w:rPr>
          <w:noProof/>
        </w:rPr>
        <w:t xml:space="preserve">; </w:t>
      </w:r>
      <w:hyperlink w:anchor="_ENREF_83" w:tooltip="Triplehorn, 2005 #260" w:history="1">
        <w:r w:rsidR="009F602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9" w:tooltip="Oliver, 1993 #265" w:history="1">
        <w:r w:rsidR="009F602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 xml:space="preserve">insect species </w:t>
      </w:r>
      <w:r w:rsidR="00C341CA">
        <w:lastRenderedPageBreak/>
        <w:t>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full list of</w:t>
      </w:r>
      <w:r w:rsidR="00AD7929">
        <w:t xml:space="preserve"> the 121</w:t>
      </w:r>
      <w:r w:rsidR="00066537">
        <w:t xml:space="preserve"> RTU </w:t>
      </w:r>
      <w:r w:rsidR="00A273ED">
        <w:t>is av</w:t>
      </w:r>
      <w:r w:rsidR="00CC54A1">
        <w:t>ailable online (Citation to knb).</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57784CBD" w14:textId="77777777"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14:paraId="3D24D7C9" w14:textId="3911906C"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rsidR="000B30AD">
        <w:t xml:space="preserve">instance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49770DCA" w14:textId="77777777" w:rsidR="00BF177E" w:rsidRPr="00BF177E" w:rsidRDefault="00BF177E" w:rsidP="00D36947">
      <w:pPr>
        <w:spacing w:line="360" w:lineRule="auto"/>
      </w:pPr>
      <w:r>
        <w:rPr>
          <w:u w:val="single"/>
        </w:rPr>
        <w:t>Microclimates</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26D90F77" w14:textId="77777777" w:rsidR="009934EB" w:rsidRPr="00E20414" w:rsidRDefault="009934EB" w:rsidP="00D36947">
      <w:pPr>
        <w:spacing w:line="360" w:lineRule="auto"/>
        <w:rPr>
          <w:u w:val="single"/>
        </w:rPr>
      </w:pPr>
      <w:r w:rsidRPr="00E20414">
        <w:rPr>
          <w:u w:val="single"/>
        </w:rPr>
        <w:t xml:space="preserve">Pollen deposition </w:t>
      </w:r>
    </w:p>
    <w:p w14:paraId="70331E78" w14:textId="14D3470D"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stigma </w:t>
      </w:r>
      <w:r w:rsidR="00A80FEB">
        <w:t xml:space="preserve">were excised </w:t>
      </w:r>
      <w:r w:rsidR="009934EB">
        <w:t xml:space="preserve">from </w:t>
      </w:r>
      <w:r w:rsidR="009934EB" w:rsidRPr="0010779D">
        <w:rPr>
          <w:i/>
        </w:rPr>
        <w:t>M. glabrata</w:t>
      </w:r>
      <w:r w:rsidR="009934EB">
        <w:t xml:space="preserve"> at a nearby site (3 km) with a naturally occurring</w:t>
      </w:r>
      <w:r>
        <w:t>, co-blooming</w:t>
      </w:r>
      <w:r w:rsidR="009934EB">
        <w:t xml:space="preserve"> population</w:t>
      </w:r>
      <w:r>
        <w:t xml:space="preserve">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6A11BB" w:rsidRPr="003A5AEA">
        <w:t>, 2017</w:t>
      </w:r>
      <w:r w:rsidR="001C3A12">
        <w:t>.</w:t>
      </w:r>
      <w:r w:rsidR="009934EB">
        <w:t xml:space="preserve"> </w:t>
      </w:r>
      <w:r w:rsidR="00F957E0">
        <w:t>T</w:t>
      </w:r>
      <w:r w:rsidR="009934EB">
        <w:t xml:space="preserve">hree stigma </w:t>
      </w:r>
      <w:r w:rsidR="009934EB">
        <w:lastRenderedPageBreak/>
        <w:t>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w:t>
      </w:r>
      <w:r w:rsidR="00D350CB">
        <w:t xml:space="preserve"> were collected generating a </w:t>
      </w:r>
      <w:r w:rsidR="001C3A12">
        <w:t>total of 298 stigma from</w:t>
      </w:r>
      <w:r w:rsidR="009934EB">
        <w:t xml:space="preserve"> 13 </w:t>
      </w:r>
      <w:r w:rsidR="001C3A12">
        <w:t xml:space="preserve">shrub/open </w:t>
      </w:r>
      <w:r w:rsidR="009934EB">
        <w:t>pairs</w:t>
      </w:r>
      <w:r w:rsidR="001C3A12">
        <w:t xml:space="preserve">. </w:t>
      </w:r>
      <w:r>
        <w:t>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w:t>
      </w:r>
      <w:r w:rsidR="00BD1383">
        <w:t>also record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w:t>
      </w:r>
      <w:r w:rsidR="0010224B">
        <w:t>-</w:t>
      </w:r>
      <w:r w:rsidR="009934EB">
        <w:t>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9F602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177535F5"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EE66D2" w:rsidRPr="000B30AD">
        <w:rPr>
          <w:highlight w:val="yellow"/>
        </w:rPr>
        <w:t>(Appendix</w:t>
      </w:r>
      <w:r w:rsidR="00E456E8" w:rsidRPr="000B30AD">
        <w:rPr>
          <w:highlight w:val="yellow"/>
        </w:rPr>
        <w:t xml:space="preserve"> B?</w:t>
      </w:r>
      <w:r w:rsidR="00EE66D2" w:rsidRPr="000B30AD">
        <w:rPr>
          <w:highlight w:val="yellow"/>
        </w:rPr>
        <w:t>)</w:t>
      </w:r>
      <w:r w:rsidR="000A01F2" w:rsidRPr="000B30AD">
        <w:rPr>
          <w:highlight w:val="yellow"/>
        </w:rPr>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w:t>
      </w:r>
      <w:r w:rsidR="005F7698">
        <w:lastRenderedPageBreak/>
        <w:t>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2F94E7EE" w:rsidR="00354C9D" w:rsidRDefault="00354C9D" w:rsidP="00D36947">
      <w:pPr>
        <w:tabs>
          <w:tab w:val="left" w:pos="1335"/>
        </w:tabs>
        <w:spacing w:line="360" w:lineRule="auto"/>
      </w:pPr>
      <w:r w:rsidRPr="00357EA3">
        <w:t>I fit quasipoisson models (MASS, glmmPQL) with</w:t>
      </w:r>
      <w:r>
        <w:t xml:space="preserve"> conspecific and heterospecific pollen deposition as response variables. I used the distance to </w:t>
      </w:r>
      <w:r w:rsidRPr="00031660">
        <w:rPr>
          <w:i/>
        </w:rPr>
        <w:t>L. tridentata</w:t>
      </w:r>
      <w:r>
        <w:t xml:space="preserve">, distance to the nearest conspecific neighbour and the number of </w:t>
      </w:r>
      <w:r w:rsidRPr="00031660">
        <w:rPr>
          <w:i/>
        </w:rPr>
        <w:t>M. glabrata</w:t>
      </w:r>
      <w:r>
        <w:t xml:space="preserve"> flowers as predictors. The sample ID nested in the flower ID nested in the plant was used as a random effect.</w:t>
      </w:r>
    </w:p>
    <w:p w14:paraId="666FAF55" w14:textId="797CBD6F" w:rsidR="002E1596" w:rsidRPr="00357EA3" w:rsidRDefault="00354C9D" w:rsidP="00D36947">
      <w:pPr>
        <w:tabs>
          <w:tab w:val="left" w:pos="1335"/>
        </w:tabs>
        <w:spacing w:line="360" w:lineRule="auto"/>
        <w:rPr>
          <w:u w:val="single"/>
        </w:rPr>
      </w:pPr>
      <w:r w:rsidRPr="00357EA3">
        <w:rPr>
          <w:u w:val="single"/>
        </w:rPr>
        <w:t>Extended and community level shrub effects</w:t>
      </w:r>
    </w:p>
    <w:p w14:paraId="65A63674" w14:textId="582FA52B" w:rsidR="009E7102" w:rsidRDefault="006546EC" w:rsidP="00D36947">
      <w:pPr>
        <w:spacing w:line="360" w:lineRule="auto"/>
      </w:pPr>
      <w:r>
        <w:t>N</w:t>
      </w:r>
      <w:r w:rsidR="009E7102">
        <w:t>egative binomial</w:t>
      </w:r>
      <w:r w:rsidR="00B647FA">
        <w:t xml:space="preserve"> GLMM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 least-squares post hoc tests (lsmeans) were used on any significant interactions and the Rep ID was included as a random effect to control for repeated measures. </w:t>
      </w:r>
    </w:p>
    <w:p w14:paraId="2649891A" w14:textId="159EE9ED" w:rsidR="00354C9D" w:rsidRPr="00C35D60" w:rsidRDefault="00354C9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14:paraId="56590EAA" w14:textId="60858965" w:rsidR="00F861C6" w:rsidRPr="007C7338" w:rsidRDefault="00357EA3" w:rsidP="00D36947">
      <w:pPr>
        <w:spacing w:line="360" w:lineRule="auto"/>
        <w:rPr>
          <w:u w:val="single"/>
        </w:rPr>
      </w:pPr>
      <w:r>
        <w:rPr>
          <w:u w:val="single"/>
        </w:rPr>
        <w:t>Ecological effect sizes</w:t>
      </w:r>
    </w:p>
    <w:p w14:paraId="31946AA6" w14:textId="794159AD"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9F602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 xml:space="preserve">es were matched when </w:t>
      </w:r>
      <w:r w:rsidR="00F46593">
        <w:rPr>
          <w:rFonts w:eastAsiaTheme="minorEastAsia"/>
        </w:rPr>
        <w:lastRenderedPageBreak/>
        <w:t>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C35D60">
        <w:rPr>
          <w:i/>
        </w:rPr>
        <w:t>This metric is symmetric around 0, ranges from −1 to +1, and negative values denote relative competition whilst positives denote facilitation</w:t>
      </w:r>
      <w:r w:rsidR="00202548" w:rsidRPr="00202548">
        <w:t>.</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55E3BC57" w14:textId="2CC0AECF"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14:paraId="1CBD2A5A" w14:textId="03EFEA30"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14:paraId="200E82E2" w14:textId="39A4CFC8" w:rsidR="00AA5AC2" w:rsidRDefault="00AA5AC2" w:rsidP="00D36947">
      <w:pPr>
        <w:spacing w:line="360" w:lineRule="auto"/>
      </w:pPr>
      <w:r>
        <w:t>There were RTU specific changes in the number of foraging bouts and flowers visited with blooming (</w:t>
      </w:r>
      <w:r w:rsidR="000B5711">
        <w:t xml:space="preserve">Figure 1, </w:t>
      </w:r>
      <w:r>
        <w:t xml:space="preserve">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45A0EB0A" w14:textId="5403ABBE" w:rsidR="00F9411F" w:rsidRDefault="00805752" w:rsidP="00D36947">
      <w:pPr>
        <w:spacing w:line="360" w:lineRule="auto"/>
      </w:pPr>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 xml:space="preserve">The proportion of flowers visited per visit decreased significantly with blooming at the shrub </w:t>
      </w:r>
      <w:r w:rsidR="00502C85">
        <w:lastRenderedPageBreak/>
        <w:t>microsite only (</w:t>
      </w:r>
      <w:r w:rsidR="00AA5AC2">
        <w:t>Table 5</w:t>
      </w:r>
      <w:r w:rsidR="00FD1DD7">
        <w:t>), but there were</w:t>
      </w:r>
      <w:r w:rsidR="00502C85">
        <w:t xml:space="preserve"> no significant interaction</w:t>
      </w:r>
      <w:r w:rsidR="00FD1DD7">
        <w:t>s</w:t>
      </w:r>
      <w:r w:rsidR="00502C85">
        <w:t xml:space="preserve"> between RTU and blooming or RTU and microsite</w:t>
      </w:r>
      <w:r w:rsidR="00AA5AC2">
        <w:t xml:space="preserve"> (Appendix)</w:t>
      </w:r>
      <w:r w:rsidR="00502C85">
        <w:t xml:space="preserve">. </w:t>
      </w:r>
    </w:p>
    <w:p w14:paraId="2BE078C2" w14:textId="42D0E3AF"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w:t>
      </w:r>
      <w:r w:rsidR="0013510E">
        <w:t xml:space="preserve">Figure 3b, </w:t>
      </w:r>
      <w:r>
        <w:t>Table 6). H</w:t>
      </w:r>
      <w:r w:rsidRPr="00AA68D6">
        <w:t>eterospecific pollen deposition increased</w:t>
      </w:r>
      <w:r>
        <w:t xml:space="preserve"> significantly with distance</w:t>
      </w:r>
      <w:r w:rsidRPr="00AA68D6">
        <w:t xml:space="preserve"> from </w:t>
      </w:r>
      <w:r w:rsidRPr="00C7284D">
        <w:rPr>
          <w:i/>
        </w:rPr>
        <w:t xml:space="preserve">L. </w:t>
      </w:r>
      <w:r>
        <w:rPr>
          <w:i/>
        </w:rPr>
        <w:t xml:space="preserve">tridentata.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5ADDF04" w14:textId="2180D1B2" w:rsidR="00506418" w:rsidRDefault="006832EB" w:rsidP="00D36947">
      <w:pPr>
        <w:spacing w:line="360" w:lineRule="auto"/>
      </w:pPr>
      <w:r>
        <w:t>A total of 3</w:t>
      </w:r>
      <w:r w:rsidR="008F2DF8">
        <w:t>987</w:t>
      </w:r>
      <w:r w:rsidR="005D32A0">
        <w:t xml:space="preserve"> arthropods spanning 1</w:t>
      </w:r>
      <w:r w:rsidR="007F133C">
        <w:t>2</w:t>
      </w:r>
      <w:r w:rsidR="00C952F8">
        <w:t>1</w:t>
      </w:r>
      <w:r w:rsidR="005D32A0">
        <w:t xml:space="preserve"> taxonomic groups</w:t>
      </w:r>
      <w:r w:rsidR="007C138F">
        <w:t xml:space="preserve"> (</w:t>
      </w:r>
      <w:r w:rsidR="007C138F" w:rsidRPr="008F4C58">
        <w:rPr>
          <w:highlight w:val="yellow"/>
        </w:rPr>
        <w:t>Appendix</w:t>
      </w:r>
      <w:r w:rsidR="00EC23DD" w:rsidRPr="008F4C58">
        <w:rPr>
          <w:highlight w:val="yellow"/>
        </w:rPr>
        <w:t xml:space="preserve"> B?</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14:paraId="65F96830" w14:textId="0398F682" w:rsidR="002B714D" w:rsidRDefault="002B714D" w:rsidP="00D36947">
      <w:pPr>
        <w:spacing w:line="360" w:lineRule="auto"/>
      </w:pPr>
      <w:r>
        <w:t xml:space="preserve">Pollinator visitation to </w:t>
      </w:r>
      <w:r w:rsidRPr="00C7284D">
        <w:rPr>
          <w:i/>
        </w:rPr>
        <w:t>L. tridentata</w:t>
      </w:r>
      <w:r>
        <w:t xml:space="preserve"> increased with floral abundance (Figure x,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7A515253" w14:textId="30C0551B"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r w:rsidR="00DA781F">
        <w:t xml:space="preserve"> </w:t>
      </w:r>
    </w:p>
    <w:p w14:paraId="5D8DBC62" w14:textId="77777777" w:rsidR="002B714D" w:rsidRDefault="002B714D" w:rsidP="00D36947">
      <w:pPr>
        <w:spacing w:line="360" w:lineRule="auto"/>
      </w:pPr>
    </w:p>
    <w:p w14:paraId="409AAA12" w14:textId="4005FA33" w:rsidR="002B714D" w:rsidRDefault="002B714D" w:rsidP="00D36947">
      <w:pPr>
        <w:spacing w:line="360" w:lineRule="auto"/>
      </w:pPr>
      <w:r>
        <w:lastRenderedPageBreak/>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1CD02AFF" w14:textId="0D82D6B3" w:rsidR="00576C94" w:rsidRPr="00AF1310" w:rsidRDefault="002B714D" w:rsidP="00D36947">
      <w:pPr>
        <w:spacing w:line="360" w:lineRule="auto"/>
        <w:rPr>
          <w:u w:val="single"/>
        </w:rPr>
      </w:pPr>
      <w:r>
        <w:rPr>
          <w:u w:val="single"/>
        </w:rPr>
        <w:t>Ecological effect sizes</w:t>
      </w:r>
    </w:p>
    <w:p w14:paraId="790E4164" w14:textId="2A6F78E8"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r w:rsidR="00FF3487">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37EA2810"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 xml:space="preserve">of interactions between different species in a system. </w:t>
      </w:r>
      <w:r w:rsidR="00255619">
        <w:t xml:space="preserve">This study confirmed </w:t>
      </w:r>
      <w:r w:rsidR="00255619" w:rsidRPr="00255619">
        <w:rPr>
          <w:i/>
        </w:rPr>
        <w:t>L. tridentata</w:t>
      </w:r>
      <w:r w:rsidR="00255619">
        <w:t xml:space="preserve">’s role as a foundation species in this system through positive effects on annual and arthropod communities. </w:t>
      </w:r>
      <w:r w:rsidR="00ED44B7" w:rsidRPr="00ED44B7">
        <w:t>The net outcome</w:t>
      </w:r>
      <w:r w:rsidRPr="008D57E4">
        <w:t xml:space="preserve"> of interactions with the </w:t>
      </w:r>
      <w:r w:rsidR="00ED44B7">
        <w:t xml:space="preserve">desert shrub </w:t>
      </w:r>
      <w:r w:rsidRPr="008D57E4">
        <w:t>foundation species</w:t>
      </w:r>
      <w:r>
        <w:rPr>
          <w:i/>
        </w:rPr>
        <w:t xml:space="preserve"> </w:t>
      </w:r>
      <w:r w:rsidR="00563FE2" w:rsidRPr="00753EBF">
        <w:rPr>
          <w:i/>
        </w:rPr>
        <w:t>Larrea tridentata</w:t>
      </w:r>
      <w:r w:rsidR="00563FE2">
        <w:t xml:space="preserve"> </w:t>
      </w:r>
      <w:r w:rsidR="00ED44B7">
        <w:t>was both</w:t>
      </w:r>
      <w:r w:rsidR="00F9076F">
        <w:t xml:space="preserve"> positive and negative </w:t>
      </w:r>
      <w:r w:rsidR="0080222B">
        <w:t>on</w:t>
      </w:r>
      <w:r w:rsidR="00F9076F">
        <w:t xml:space="preserve"> the </w:t>
      </w:r>
      <w:r w:rsidR="0080222B">
        <w:t xml:space="preserve">local </w:t>
      </w:r>
      <w:r w:rsidR="00F9076F">
        <w:t>plant and arthropod communities</w:t>
      </w:r>
      <w:r w:rsidR="0080222B">
        <w:t xml:space="preserve"> 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bookmarkStart w:id="4" w:name="_GoBack"/>
      <w:bookmarkEnd w:id="4"/>
      <w:r w:rsidR="00B01777">
        <w:t xml:space="preserve">, rather than triggering facilitation via the magnet species effect. </w:t>
      </w:r>
    </w:p>
    <w:p w14:paraId="7FC4DAEA" w14:textId="0640011E" w:rsidR="00574F95" w:rsidRDefault="00F65701" w:rsidP="00DB6F56">
      <w:pPr>
        <w:spacing w:line="360" w:lineRule="auto"/>
      </w:pPr>
      <w:r>
        <w:t xml:space="preserve">Association with a dominant, benefactor plant species can be positive in some respects but this facilitation in germination and early growth may come at a fitness cost via competition for pollination during reproductive life stages. </w:t>
      </w:r>
      <w:r w:rsidR="00182487">
        <w:t xml:space="preserve">Annual invest more into reproduction than growth Petriů </w:t>
      </w:r>
      <w:r w:rsidR="00182487">
        <w:rPr>
          <w:i/>
          <w:iCs/>
        </w:rPr>
        <w:t>et al</w:t>
      </w:r>
      <w:r w:rsidR="00182487">
        <w:t>. 2006, therefore this tradeoff may be really important to their fitness. Grass-tree facilitates the pink-lipped spider orchid by protecting it from herbivores, however it also reduced its pollinator services (Petit). This is the first paper that shows a generally beneficial nurse plant competing for pollinators.</w:t>
      </w:r>
      <w:r w:rsidR="00182487">
        <w:t xml:space="preserve"> </w:t>
      </w:r>
      <w:r w:rsidR="00182487">
        <w:t xml:space="preserve">The mechanisms of competition can vary with life-stage (De Steven 1991a,b; Goldberg </w:t>
      </w:r>
      <w:r w:rsidR="00182487">
        <w:rPr>
          <w:i/>
          <w:iCs/>
        </w:rPr>
        <w:t>et al</w:t>
      </w:r>
      <w:r w:rsidR="00182487">
        <w:t xml:space="preserve">. 2001; Howard &amp; Goldberg 2001), and this project demonstrates that they can function on pollination through both floral and non-floral pathways. </w:t>
      </w:r>
      <w:r w:rsidR="00574F95">
        <w:t xml:space="preserve">The intensity of facilitation or competition depended on both the mechanism tested and the phenological stage of </w:t>
      </w:r>
      <w:r w:rsidR="00574F95">
        <w:lastRenderedPageBreak/>
        <w:t xml:space="preserve">L. tridentata. </w:t>
      </w:r>
      <w:r w:rsidR="00574F95">
        <w:t xml:space="preserve">Effects on annual abundance were considerably stronger than those arthropod communities. Arthropod richness was improved but not annual richness. All indices declined with blooming. </w:t>
      </w:r>
      <w:r w:rsidR="00574F95">
        <w:t>Substantial within season changes between the intensity of facilitation and competition between shrubs and annuals has been documented in the Mojave Desert (Holzapfel and Mahall).</w:t>
      </w:r>
      <w:r w:rsidR="00574F95">
        <w:t xml:space="preserve"> </w:t>
      </w:r>
      <w:r w:rsidR="00670181" w:rsidRPr="000E1927">
        <w:t xml:space="preserve">The majority of research on plant-plant interactions focusses on a single life stage </w:t>
      </w:r>
      <w:r w:rsidR="00670181" w:rsidRPr="000E1927">
        <w:fldChar w:fldCharType="begin"/>
      </w:r>
      <w:r w:rsidR="00670181" w:rsidRPr="000E1927">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670181" w:rsidRPr="000E1927">
        <w:fldChar w:fldCharType="separate"/>
      </w:r>
      <w:r w:rsidR="00670181" w:rsidRPr="000E1927">
        <w:rPr>
          <w:noProof/>
        </w:rPr>
        <w:t>(</w:t>
      </w:r>
      <w:hyperlink w:anchor="_ENREF_32" w:tooltip="Goldberg, 2001 #247" w:history="1">
        <w:r w:rsidR="00670181" w:rsidRPr="000E1927">
          <w:rPr>
            <w:noProof/>
          </w:rPr>
          <w:t>Goldberg et al., 2001</w:t>
        </w:r>
      </w:hyperlink>
      <w:r w:rsidR="00670181" w:rsidRPr="000E1927">
        <w:rPr>
          <w:noProof/>
        </w:rPr>
        <w:t xml:space="preserve">; </w:t>
      </w:r>
      <w:hyperlink w:anchor="_ENREF_82" w:tooltip="Tielbörger, 2000 #20" w:history="1">
        <w:r w:rsidR="00670181" w:rsidRPr="000E1927">
          <w:rPr>
            <w:noProof/>
          </w:rPr>
          <w:t>Tielbörger and Kadmon, 2000</w:t>
        </w:r>
      </w:hyperlink>
      <w:r w:rsidR="00670181" w:rsidRPr="000E1927">
        <w:rPr>
          <w:noProof/>
        </w:rPr>
        <w:t>)</w:t>
      </w:r>
      <w:r w:rsidR="00670181" w:rsidRPr="000E1927">
        <w:fldChar w:fldCharType="end"/>
      </w:r>
      <w:r w:rsidR="00670181" w:rsidRPr="000E1927">
        <w:t xml:space="preserve"> which is inadequate for making conclusions about fitness levels within populations </w:t>
      </w:r>
      <w:r w:rsidR="00670181" w:rsidRPr="000E1927">
        <w:fldChar w:fldCharType="begin"/>
      </w:r>
      <w:r w:rsidR="00670181"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670181" w:rsidRPr="000E1927">
        <w:fldChar w:fldCharType="separate"/>
      </w:r>
      <w:r w:rsidR="00670181" w:rsidRPr="000E1927">
        <w:rPr>
          <w:noProof/>
        </w:rPr>
        <w:t>(</w:t>
      </w:r>
      <w:hyperlink w:anchor="_ENREF_49" w:tooltip="McPeek, 1998 #248" w:history="1">
        <w:r w:rsidR="00670181" w:rsidRPr="000E1927">
          <w:rPr>
            <w:noProof/>
          </w:rPr>
          <w:t>McPeek and Peckarsky, 1998</w:t>
        </w:r>
      </w:hyperlink>
      <w:r w:rsidR="00670181" w:rsidRPr="000E1927">
        <w:rPr>
          <w:noProof/>
        </w:rPr>
        <w:t>)</w:t>
      </w:r>
      <w:r w:rsidR="00670181" w:rsidRPr="000E1927">
        <w:fldChar w:fldCharType="end"/>
      </w:r>
      <w:r w:rsidR="00670181" w:rsidRPr="000E1927">
        <w:t>.</w:t>
      </w:r>
      <w:r w:rsidR="00670181">
        <w:t xml:space="preserve"> </w:t>
      </w:r>
      <w:r w:rsidR="00574F95">
        <w:t>The extent of co-blooming is really important here. Need to consider interaction effects on fitness, not just density (Tielborger).</w:t>
      </w:r>
      <w:r w:rsidR="00DB6F56">
        <w:t xml:space="preserve"> </w:t>
      </w:r>
      <w:r w:rsidR="00DB6F56" w:rsidRPr="00697B93">
        <w:t xml:space="preserve">The </w:t>
      </w:r>
      <w:r w:rsidR="00DB6F56">
        <w:t xml:space="preserve">coinciding </w:t>
      </w:r>
      <w:r w:rsidR="00DB6F56" w:rsidRPr="00697B93">
        <w:t xml:space="preserve">decrease in </w:t>
      </w:r>
      <w:r w:rsidR="00DB6F56">
        <w:t xml:space="preserve">pollinator </w:t>
      </w:r>
      <w:r w:rsidR="00DB6F56" w:rsidRPr="00697B93">
        <w:t xml:space="preserve">visitation to open microsites suggests that </w:t>
      </w:r>
      <w:r w:rsidR="00DB6F56" w:rsidRPr="00997FB7">
        <w:rPr>
          <w:i/>
        </w:rPr>
        <w:t>L. tridentata</w:t>
      </w:r>
      <w:r w:rsidR="00DB6F56" w:rsidRPr="00697B93">
        <w:t xml:space="preserve">’s influence </w:t>
      </w:r>
      <w:r w:rsidR="00DB6F56">
        <w:t>extends</w:t>
      </w:r>
      <w:r w:rsidR="00DB6F56" w:rsidRPr="00697B93">
        <w:t xml:space="preserve"> beyond its canopy.</w:t>
      </w:r>
    </w:p>
    <w:p w14:paraId="69817B1E" w14:textId="5CBF4C2A" w:rsidR="00314985" w:rsidRDefault="00314985" w:rsidP="00314985">
      <w:pPr>
        <w:spacing w:line="360" w:lineRule="auto"/>
      </w:pPr>
      <w:r>
        <w:t>The change in nurse-</w:t>
      </w:r>
      <w:r w:rsidR="00574F95">
        <w:t>protégé</w:t>
      </w:r>
      <w:r>
        <w:t xml:space="preserve"> relationships with life stage is well reported, however this change is generally within </w:t>
      </w:r>
      <w:r w:rsidR="00574F95">
        <w:t>perennial</w:t>
      </w:r>
      <w:r>
        <w:t xml:space="preserve"> pairs (Valiente-Banuet, 1991, </w:t>
      </w:r>
      <w:r w:rsidR="00574F95">
        <w:t>Miriti 2006</w:t>
      </w:r>
      <w:r>
        <w:t xml:space="preserve">). Our results show that the positive influence of L. tridentata on annual abundance via climate amelioration was maintained throughout the study period. </w:t>
      </w:r>
      <w:r w:rsidR="00D93208">
        <w:t>This is likely a widespread</w:t>
      </w:r>
      <w:r w:rsidR="000C3CFB">
        <w:t xml:space="preserve"> because of the difficulty in separating pollinator-mediated facilitation from pollinator independent facilitation (Lachmuth). </w:t>
      </w:r>
      <w:r w:rsidR="00BA49CF">
        <w:t xml:space="preserve">Garcia-Cervigon, 2016 found facilitation for the reproductive process (more flowers) by nurse plants. </w:t>
      </w:r>
    </w:p>
    <w:p w14:paraId="111B9074" w14:textId="77777777" w:rsidR="00314985" w:rsidRDefault="00314985" w:rsidP="00064D45">
      <w:pPr>
        <w:spacing w:line="360" w:lineRule="auto"/>
      </w:pPr>
    </w:p>
    <w:p w14:paraId="70BA34D7" w14:textId="4EB84C59" w:rsidR="00713413" w:rsidRDefault="00064D45" w:rsidP="00436C2B">
      <w:pPr>
        <w:spacing w:line="360" w:lineRule="auto"/>
      </w:pPr>
      <w:r>
        <w:t xml:space="preserve">No previous publication on shrub-annual facilitation complexes has contrasted interaction strengths (Lortie et al). </w:t>
      </w:r>
      <w:r w:rsidR="00583415">
        <w:t>A major result is that the RII ecological effect size of blooming was greater than that of microsites.</w:t>
      </w:r>
      <w:r w:rsidR="00060842">
        <w:t xml:space="preserve"> Even in cases where it is not likely to be direct negative effect, it is still a temporal measurement. </w:t>
      </w:r>
      <w:r w:rsidR="009B58FD">
        <w:t>Trade-offs occur between (Herms &amp; Mattson 1992; De Jong 1995) defence and growth depending on resource availability… Spiky plants facilitate for germination but compete herbivory. Little known defense vs growth along a stress gradient (Van Der Putten, 2009).</w:t>
      </w:r>
      <w:r w:rsidR="00C020B4">
        <w:t xml:space="preserve"> </w:t>
      </w:r>
    </w:p>
    <w:p w14:paraId="13214499" w14:textId="0EE9802E" w:rsidR="00EB51CD" w:rsidRDefault="00EB51CD" w:rsidP="00EB51CD">
      <w:pPr>
        <w:spacing w:line="360" w:lineRule="auto"/>
      </w:pPr>
      <w:r w:rsidRPr="00BF076C">
        <w:t xml:space="preserve">Our results that L. tridentata supports arthropod species richness supports the findings of other authors that showed that arthropod communities show family specific associations with </w:t>
      </w:r>
      <w:r w:rsidRPr="00BF076C">
        <w:rPr>
          <w:i/>
        </w:rPr>
        <w:t xml:space="preserve">L. tridentata </w:t>
      </w:r>
      <w:r w:rsidRPr="00BF076C">
        <w:t>(Hurd and Linsely, 1975, Ruttan, 2016).</w:t>
      </w:r>
      <w:r>
        <w:t xml:space="preserve"> </w:t>
      </w:r>
      <w:r>
        <w:t xml:space="preserve">These shift through the seasons. </w:t>
      </w:r>
    </w:p>
    <w:p w14:paraId="6AC2D027" w14:textId="77777777" w:rsidR="00574F95" w:rsidRDefault="00574F95" w:rsidP="00436C2B">
      <w:pPr>
        <w:spacing w:line="360" w:lineRule="auto"/>
      </w:pPr>
    </w:p>
    <w:p w14:paraId="38F86172" w14:textId="09D3548B" w:rsidR="00574F85" w:rsidRDefault="004E1FA1" w:rsidP="00B961D3">
      <w:pPr>
        <w:spacing w:line="360" w:lineRule="auto"/>
      </w:pPr>
      <w:r>
        <w:lastRenderedPageBreak/>
        <w:t xml:space="preserve">Pollinators responded positively to the floral density of </w:t>
      </w:r>
      <w:r w:rsidRPr="00D463A0">
        <w:rPr>
          <w:i/>
        </w:rPr>
        <w:t>L. tridentata</w:t>
      </w:r>
      <w:r>
        <w:t xml:space="preserve"> i.e. concentrations of floral resources, however this did not benefit </w:t>
      </w:r>
      <w:r w:rsidRPr="00672602">
        <w:rPr>
          <w:i/>
        </w:rPr>
        <w:t>M. glabrata</w:t>
      </w:r>
      <w:r w:rsidR="008E7C5D">
        <w:t xml:space="preserve">. </w:t>
      </w:r>
      <w:r>
        <w:t xml:space="preserve">This can be explained in part by the identity and behaviour of the visitors to </w:t>
      </w:r>
      <w:r w:rsidRPr="000318B5">
        <w:rPr>
          <w:i/>
        </w:rPr>
        <w:t>L. tridentata</w:t>
      </w:r>
      <w:r>
        <w:t xml:space="preserve">. The most frequent floral visitors to </w:t>
      </w:r>
      <w:r w:rsidRPr="000318B5">
        <w:rPr>
          <w:i/>
        </w:rPr>
        <w:t>L. tridentata</w:t>
      </w:r>
      <w:r>
        <w:t xml:space="preserve"> were feral honeybees, </w:t>
      </w:r>
      <w:r w:rsidRPr="000E29AB">
        <w:rPr>
          <w:i/>
        </w:rPr>
        <w:t>Apis mellifera</w:t>
      </w:r>
      <w:r>
        <w:t xml:space="preserve">. Honeybees preferentially forage on particularly abundant flowers, exhibiting floral constancy. This is a common feature of social bees where individuals </w:t>
      </w:r>
      <w:r w:rsidR="00D37289">
        <w:t>facultatively</w:t>
      </w:r>
      <w:r>
        <w:t xml:space="preserve"> specialize on different flower species at different times </w:t>
      </w:r>
      <w:r>
        <w:fldChar w:fldCharType="begin"/>
      </w:r>
      <w:r>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fldChar w:fldCharType="separate"/>
      </w:r>
      <w:r>
        <w:rPr>
          <w:noProof/>
        </w:rPr>
        <w:t>(</w:t>
      </w:r>
      <w:hyperlink w:anchor="_ENREF_89" w:tooltip="Waser, 1986 #274" w:history="1">
        <w:r>
          <w:rPr>
            <w:noProof/>
          </w:rPr>
          <w:t>Waser, 1986</w:t>
        </w:r>
      </w:hyperlink>
      <w:r>
        <w:rPr>
          <w:noProof/>
        </w:rPr>
        <w:t>)</w:t>
      </w:r>
      <w:r>
        <w:fldChar w:fldCharType="end"/>
      </w:r>
      <w:r>
        <w:t xml:space="preserve">. Furthermore, because honeybees communicate the locations of food sources to the colony, arriving bees may be looking for </w:t>
      </w:r>
      <w:r w:rsidRPr="007A4538">
        <w:rPr>
          <w:i/>
        </w:rPr>
        <w:t>L. tridentata</w:t>
      </w:r>
      <w:r>
        <w:t xml:space="preserve">, rather than openly foraging. </w:t>
      </w:r>
      <w:r w:rsidR="00B961D3" w:rsidRPr="000318B5">
        <w:rPr>
          <w:i/>
        </w:rPr>
        <w:t>Megandrena encelia</w:t>
      </w:r>
      <w:r w:rsidR="00B961D3">
        <w:t xml:space="preserve"> (Hymenoptera: Andrenidae) and </w:t>
      </w:r>
      <w:r w:rsidR="00B961D3" w:rsidRPr="000318B5">
        <w:rPr>
          <w:i/>
        </w:rPr>
        <w:t>Hesperapis larrae</w:t>
      </w:r>
      <w:r w:rsidR="00B961D3">
        <w:t xml:space="preserve"> (Hymenoptera: Melittidae) are both locally oligolectic, generally visiting </w:t>
      </w:r>
      <w:r w:rsidR="00B961D3" w:rsidRPr="000318B5">
        <w:rPr>
          <w:i/>
        </w:rPr>
        <w:t>L. tridentata</w:t>
      </w:r>
      <w:r w:rsidR="00B961D3">
        <w:t xml:space="preserve"> exclusively as long it is present </w:t>
      </w:r>
      <w:r w:rsidR="00B961D3">
        <w:fldChar w:fldCharType="begin"/>
      </w:r>
      <w:r w:rsidR="00B961D3">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B961D3">
        <w:fldChar w:fldCharType="separate"/>
      </w:r>
      <w:r w:rsidR="00B961D3">
        <w:rPr>
          <w:noProof/>
        </w:rPr>
        <w:t>(</w:t>
      </w:r>
      <w:hyperlink w:anchor="_ENREF_37" w:tooltip="Hurd Jr, 1975 #224" w:history="1">
        <w:r w:rsidR="00B961D3">
          <w:rPr>
            <w:noProof/>
          </w:rPr>
          <w:t>Hurd Jr and Linsley, 1975</w:t>
        </w:r>
      </w:hyperlink>
      <w:r w:rsidR="00B961D3">
        <w:rPr>
          <w:noProof/>
        </w:rPr>
        <w:t>)</w:t>
      </w:r>
      <w:r w:rsidR="00B961D3">
        <w:fldChar w:fldCharType="end"/>
      </w:r>
      <w:r w:rsidR="00B961D3">
        <w:t>.</w:t>
      </w:r>
    </w:p>
    <w:p w14:paraId="7C5AF5A4" w14:textId="7473D84D" w:rsidR="00B961D3" w:rsidRDefault="004E1FA1" w:rsidP="004E1FA1">
      <w:pPr>
        <w:spacing w:line="360" w:lineRule="auto"/>
      </w:pPr>
      <w:r>
        <w:t xml:space="preserve">The significant decline in solitary bee visitation to </w:t>
      </w:r>
      <w:r w:rsidRPr="00F645B9">
        <w:rPr>
          <w:i/>
        </w:rPr>
        <w:t>M. glabrata</w:t>
      </w:r>
      <w:r>
        <w:t xml:space="preserve"> when co-blooming was not driven by local changes in bee abundances suggests that it was a behavioural response. </w:t>
      </w:r>
      <w:r w:rsidR="00F62933">
        <w:t xml:space="preserve">There was a shift in bee community, however it became more diverse. Species that visited M. glabrata were not lost, suggest behaviour. </w:t>
      </w:r>
      <w:r>
        <w:t xml:space="preserve">Switching to a </w:t>
      </w:r>
      <w:r w:rsidR="00F62933">
        <w:t xml:space="preserve">foundation </w:t>
      </w:r>
      <w:r>
        <w:t xml:space="preserve">plant species offering superior resources during a spring bloom has been observed in the alpine </w:t>
      </w:r>
      <w:r>
        <w:fldChar w:fldCharType="begin"/>
      </w:r>
      <w:r>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fldChar w:fldCharType="separate"/>
      </w:r>
      <w:r>
        <w:rPr>
          <w:noProof/>
        </w:rPr>
        <w:t>(</w:t>
      </w:r>
      <w:hyperlink w:anchor="_ENREF_57" w:tooltip="Mosquin, 1971 #35" w:history="1">
        <w:r>
          <w:rPr>
            <w:noProof/>
          </w:rPr>
          <w:t>Mosquin, 1971</w:t>
        </w:r>
      </w:hyperlink>
      <w:r>
        <w:rPr>
          <w:noProof/>
        </w:rPr>
        <w:t>)</w:t>
      </w:r>
      <w:r>
        <w:fldChar w:fldCharType="end"/>
      </w:r>
      <w:r>
        <w:t xml:space="preserve">. Manipulation experiments have found competition between sequential bloomers </w:t>
      </w:r>
      <w:r>
        <w:fldChar w:fldCharType="begin"/>
      </w:r>
      <w:r>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fldChar w:fldCharType="separate"/>
      </w:r>
      <w:r>
        <w:rPr>
          <w:noProof/>
        </w:rPr>
        <w:t>(</w:t>
      </w:r>
      <w:hyperlink w:anchor="_ENREF_14" w:tooltip="Campbell, 1985 #275" w:history="1">
        <w:r>
          <w:rPr>
            <w:noProof/>
          </w:rPr>
          <w:t>Campbell and Motten, 1985</w:t>
        </w:r>
      </w:hyperlink>
      <w:r>
        <w:rPr>
          <w:noProof/>
        </w:rPr>
        <w:t>)</w:t>
      </w:r>
      <w:r>
        <w:fldChar w:fldCharType="end"/>
      </w:r>
      <w:r>
        <w:t xml:space="preserve">. </w:t>
      </w:r>
      <w:r w:rsidR="00B961D3">
        <w:t>The microsite differences in visitation were not species-specific. Similar for duration. Because non-blooming. The observed negative effect of the shrub microsite was likely due to obscuring because there was no species specific response.</w:t>
      </w:r>
      <w:r w:rsidR="00F62933">
        <w:t xml:space="preserve"> </w:t>
      </w:r>
      <w:r w:rsidR="007940A5" w:rsidRPr="003352DC">
        <w:t xml:space="preserve">There was a facilitative effect of annual heterospecific blooms on </w:t>
      </w:r>
      <w:r w:rsidR="007940A5" w:rsidRPr="00094C99">
        <w:t>the number of foraging bouts made but not flower visits.</w:t>
      </w:r>
      <w:r w:rsidR="007940A5">
        <w:t xml:space="preserve"> This is evidence of competition via co-blooming with shrubs but competition co-blooming with other annuals. Timing and importance of co-blooming. Direct vs indirect effects through pollination.</w:t>
      </w:r>
    </w:p>
    <w:p w14:paraId="174E1BCF" w14:textId="77777777" w:rsidR="00F62933" w:rsidRDefault="00F62933" w:rsidP="004E1FA1">
      <w:pPr>
        <w:spacing w:line="360" w:lineRule="auto"/>
      </w:pPr>
    </w:p>
    <w:p w14:paraId="2164C1AF" w14:textId="428C8FDF" w:rsidR="00681684" w:rsidRDefault="00A12D61" w:rsidP="00D36947">
      <w:pPr>
        <w:spacing w:line="360" w:lineRule="auto"/>
      </w:pPr>
      <w:r>
        <w:t>The changes i</w:t>
      </w:r>
      <w:r w:rsidR="00720781">
        <w:t xml:space="preserve">n phenology were RTU specific. </w:t>
      </w:r>
      <w:r w:rsidR="00161D6B">
        <w:t>That one paper talks about the need to include phenology of all interactors.</w:t>
      </w:r>
      <w:r w:rsidR="00F62933">
        <w:t xml:space="preserve"> </w:t>
      </w:r>
      <w:r w:rsidR="009729A5" w:rsidRPr="00E2430A">
        <w:t xml:space="preserve">The </w:t>
      </w:r>
      <w:r w:rsidR="00162BF2" w:rsidRPr="00E2430A">
        <w:t>decrease in visitation upon</w:t>
      </w:r>
      <w:r w:rsidR="00F52DB0" w:rsidRPr="003352DC">
        <w:t xml:space="preserve"> co-blooming was driven by syrphid flies and solitary bees.</w:t>
      </w:r>
      <w:r w:rsidR="005E3967" w:rsidRPr="003352DC">
        <w:t xml:space="preserve"> </w:t>
      </w:r>
      <w:r w:rsidR="00124B75" w:rsidRPr="003352DC">
        <w:rPr>
          <w:i/>
        </w:rPr>
        <w:t>Eupeodes volucris</w:t>
      </w:r>
      <w:r w:rsidR="00124B75" w:rsidRPr="003352DC">
        <w:t xml:space="preserve"> (Diptera: Syrphidae), the bird hoverfly, was t</w:t>
      </w:r>
      <w:r w:rsidR="009729A5" w:rsidRPr="003352DC">
        <w:t xml:space="preserve">he </w:t>
      </w:r>
      <w:r w:rsidR="00F52DB0" w:rsidRPr="003352DC">
        <w:t>most frequent</w:t>
      </w:r>
      <w:r w:rsidR="009729A5" w:rsidRPr="003352DC">
        <w:t xml:space="preserve"> </w:t>
      </w:r>
      <w:r w:rsidR="00F52DB0" w:rsidRPr="003352DC">
        <w:t xml:space="preserve">floral </w:t>
      </w:r>
      <w:r w:rsidR="00124B75" w:rsidRPr="003352DC">
        <w:t xml:space="preserve">visitor to </w:t>
      </w:r>
      <w:r w:rsidR="00124B75" w:rsidRPr="003352DC">
        <w:rPr>
          <w:i/>
        </w:rPr>
        <w:t>M. glabrata</w:t>
      </w:r>
      <w:r w:rsidR="00AF3470" w:rsidRPr="003352DC">
        <w:t xml:space="preserve"> and </w:t>
      </w:r>
      <w:r w:rsidR="00EB1713" w:rsidRPr="003352DC">
        <w:t xml:space="preserve">is known to visit </w:t>
      </w:r>
      <w:r w:rsidR="00EB1713" w:rsidRPr="003352DC">
        <w:rPr>
          <w:i/>
        </w:rPr>
        <w:t>L. tridentata</w:t>
      </w:r>
      <w:r w:rsidR="005E3967" w:rsidRPr="003352DC">
        <w:t xml:space="preserve"> </w:t>
      </w:r>
      <w:r w:rsidR="00AF3470" w:rsidRPr="00E2430A">
        <w:fldChar w:fldCharType="begin"/>
      </w:r>
      <w:r w:rsidR="00AF3470"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rsidRPr="00E2430A">
        <w:fldChar w:fldCharType="separate"/>
      </w:r>
      <w:r w:rsidR="00AF3470" w:rsidRPr="00E2430A">
        <w:rPr>
          <w:noProof/>
        </w:rPr>
        <w:t>(</w:t>
      </w:r>
      <w:hyperlink w:anchor="_ENREF_37" w:tooltip="Hurd Jr, 1975 #224" w:history="1">
        <w:r w:rsidR="009F602B" w:rsidRPr="00E2430A">
          <w:rPr>
            <w:noProof/>
          </w:rPr>
          <w:t>Hurd Jr and Linsley, 1975</w:t>
        </w:r>
      </w:hyperlink>
      <w:r w:rsidR="00AF3470" w:rsidRPr="00E2430A">
        <w:rPr>
          <w:noProof/>
        </w:rPr>
        <w:t>)</w:t>
      </w:r>
      <w:r w:rsidR="00AF3470" w:rsidRPr="00E2430A">
        <w:fldChar w:fldCharType="end"/>
      </w:r>
      <w:r w:rsidR="00AF3470" w:rsidRPr="00E2430A">
        <w:t>.</w:t>
      </w:r>
      <w:r w:rsidR="001C7812" w:rsidRPr="00E2430A">
        <w:t xml:space="preserve"> </w:t>
      </w:r>
      <w:r w:rsidR="00AD7D49" w:rsidRPr="003352DC">
        <w:t>O</w:t>
      </w:r>
      <w:r w:rsidR="005E3967" w:rsidRPr="003352DC">
        <w:t xml:space="preserve">nly </w:t>
      </w:r>
      <w:r w:rsidR="00AD7D49" w:rsidRPr="003352DC">
        <w:t>one</w:t>
      </w:r>
      <w:r w:rsidR="005E3967" w:rsidRPr="003352DC">
        <w:t xml:space="preserve"> syrphid floral visit to </w:t>
      </w:r>
      <w:r w:rsidR="005E3967" w:rsidRPr="003352DC">
        <w:rPr>
          <w:i/>
        </w:rPr>
        <w:t>L. tridentata</w:t>
      </w:r>
      <w:r w:rsidR="005E3967" w:rsidRPr="003352DC">
        <w:t xml:space="preserve"> was recorded.</w:t>
      </w:r>
      <w:r w:rsidR="00AD7D49" w:rsidRPr="003352DC">
        <w:t xml:space="preserve"> This change in visitation </w:t>
      </w:r>
      <w:r w:rsidR="00162BF2" w:rsidRPr="003352DC">
        <w:t>may</w:t>
      </w:r>
      <w:r w:rsidR="00AD7D49" w:rsidRPr="003352DC">
        <w:t xml:space="preserve"> be due seasonal changes in Syrphid abundance</w:t>
      </w:r>
      <w:r w:rsidR="00162BF2" w:rsidRPr="003352DC">
        <w:t>,</w:t>
      </w:r>
      <w:r w:rsidR="00F64E08" w:rsidRPr="003352DC">
        <w:t xml:space="preserve"> particularly if it is tied to </w:t>
      </w:r>
      <w:r w:rsidR="004771C2" w:rsidRPr="003352DC">
        <w:t xml:space="preserve">the </w:t>
      </w:r>
      <w:r w:rsidR="00F64E08" w:rsidRPr="003352DC">
        <w:t>phenology</w:t>
      </w:r>
      <w:r w:rsidR="004771C2" w:rsidRPr="003352DC">
        <w:t xml:space="preserve"> of annuals</w:t>
      </w:r>
      <w:r w:rsidR="00F64E08" w:rsidRPr="003352DC">
        <w:t xml:space="preserve">. </w:t>
      </w:r>
      <w:r w:rsidR="00CD2597" w:rsidRPr="003352DC">
        <w:rPr>
          <w:i/>
        </w:rPr>
        <w:t>E. volucris</w:t>
      </w:r>
      <w:r w:rsidR="0030341E" w:rsidRPr="003352DC">
        <w:t xml:space="preserve"> is multivoltine </w:t>
      </w:r>
      <w:r w:rsidR="00CA722D" w:rsidRPr="00E2430A">
        <w:fldChar w:fldCharType="begin"/>
      </w:r>
      <w:r w:rsidR="00CA722D"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rsidRPr="00E2430A">
        <w:fldChar w:fldCharType="separate"/>
      </w:r>
      <w:r w:rsidR="00CA722D" w:rsidRPr="00E2430A">
        <w:rPr>
          <w:noProof/>
        </w:rPr>
        <w:t>(</w:t>
      </w:r>
      <w:hyperlink w:anchor="_ENREF_87" w:tooltip="Vockeroth, 1992 #268" w:history="1">
        <w:r w:rsidR="009F602B" w:rsidRPr="00E2430A">
          <w:rPr>
            <w:noProof/>
          </w:rPr>
          <w:t>Vockeroth, 1992</w:t>
        </w:r>
      </w:hyperlink>
      <w:r w:rsidR="00CA722D" w:rsidRPr="00E2430A">
        <w:rPr>
          <w:noProof/>
        </w:rPr>
        <w:t>)</w:t>
      </w:r>
      <w:r w:rsidR="00CA722D" w:rsidRPr="00E2430A">
        <w:fldChar w:fldCharType="end"/>
      </w:r>
      <w:r w:rsidR="00CA722D" w:rsidRPr="00E2430A">
        <w:t xml:space="preserve"> and the average maturation time is 21 days </w:t>
      </w:r>
      <w:r w:rsidR="00CA722D" w:rsidRPr="00E2430A">
        <w:lastRenderedPageBreak/>
        <w:t xml:space="preserve">in lab </w:t>
      </w:r>
      <w:r w:rsidR="00CA722D" w:rsidRPr="00E2430A">
        <w:fldChar w:fldCharType="begin"/>
      </w:r>
      <w:r w:rsidR="00CA722D" w:rsidRPr="003352DC">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rsidRPr="00E2430A">
        <w:fldChar w:fldCharType="separate"/>
      </w:r>
      <w:r w:rsidR="00CA722D" w:rsidRPr="00E2430A">
        <w:rPr>
          <w:noProof/>
        </w:rPr>
        <w:t>(</w:t>
      </w:r>
      <w:hyperlink w:anchor="_ENREF_41" w:tooltip="Jones, 1922 #269" w:history="1">
        <w:r w:rsidR="009F602B" w:rsidRPr="00E2430A">
          <w:rPr>
            <w:noProof/>
          </w:rPr>
          <w:t>Jones, 1922</w:t>
        </w:r>
      </w:hyperlink>
      <w:r w:rsidR="00CA722D" w:rsidRPr="00E2430A">
        <w:rPr>
          <w:noProof/>
        </w:rPr>
        <w:t>)</w:t>
      </w:r>
      <w:r w:rsidR="00CA722D" w:rsidRPr="00E2430A">
        <w:fldChar w:fldCharType="end"/>
      </w:r>
      <w:r w:rsidR="00CA722D" w:rsidRPr="00E2430A">
        <w:t xml:space="preserve"> </w:t>
      </w:r>
      <w:r w:rsidR="00A43776" w:rsidRPr="003352DC">
        <w:t xml:space="preserve">however the phenology of </w:t>
      </w:r>
      <w:r w:rsidR="00A43776" w:rsidRPr="003352DC">
        <w:rPr>
          <w:i/>
        </w:rPr>
        <w:t>E. volucris</w:t>
      </w:r>
      <w:r w:rsidR="00A43776" w:rsidRPr="003352DC">
        <w:t xml:space="preserve"> in desert systems has not been studied. </w:t>
      </w:r>
      <w:r w:rsidR="00CD2597" w:rsidRPr="003352DC">
        <w:t xml:space="preserve">In the only study </w:t>
      </w:r>
      <w:r w:rsidR="003816DB" w:rsidRPr="003352DC">
        <w:t>measuring seasonal</w:t>
      </w:r>
      <w:r w:rsidR="00CD2597" w:rsidRPr="003352DC">
        <w:t xml:space="preserve"> hoverfly abundances in USA, </w:t>
      </w:r>
      <w:r w:rsidR="00CD2597" w:rsidRPr="003352DC">
        <w:rPr>
          <w:i/>
        </w:rPr>
        <w:t xml:space="preserve">Eupeodes </w:t>
      </w:r>
      <w:r w:rsidR="003816DB" w:rsidRPr="003352DC">
        <w:t xml:space="preserve">abundances </w:t>
      </w:r>
      <w:r w:rsidR="00F64E08" w:rsidRPr="003352DC">
        <w:t>peaked</w:t>
      </w:r>
      <w:r w:rsidR="00DA2A88" w:rsidRPr="003352DC">
        <w:t xml:space="preserve"> in late spring</w:t>
      </w:r>
      <w:r w:rsidR="00F64E08" w:rsidRPr="003352DC">
        <w:t xml:space="preserve"> but individuals were found throughout the season</w:t>
      </w:r>
      <w:r w:rsidR="00DA2A88" w:rsidRPr="003352DC">
        <w:t xml:space="preserve"> </w:t>
      </w:r>
      <w:r w:rsidR="00CA722D" w:rsidRPr="00E2430A">
        <w:fldChar w:fldCharType="begin"/>
      </w:r>
      <w:r w:rsidR="00CA722D" w:rsidRPr="003352DC">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rsidRPr="00E2430A">
        <w:fldChar w:fldCharType="separate"/>
      </w:r>
      <w:r w:rsidR="00CA722D" w:rsidRPr="00E2430A">
        <w:rPr>
          <w:noProof/>
        </w:rPr>
        <w:t>(</w:t>
      </w:r>
      <w:hyperlink w:anchor="_ENREF_79" w:tooltip="Terry, 2017 #37" w:history="1">
        <w:r w:rsidR="009F602B" w:rsidRPr="00E2430A">
          <w:rPr>
            <w:noProof/>
          </w:rPr>
          <w:t>Terry and Nelson, 2017</w:t>
        </w:r>
      </w:hyperlink>
      <w:r w:rsidR="00CA722D" w:rsidRPr="00E2430A">
        <w:rPr>
          <w:noProof/>
        </w:rPr>
        <w:t>)</w:t>
      </w:r>
      <w:r w:rsidR="00CA722D" w:rsidRPr="00E2430A">
        <w:fldChar w:fldCharType="end"/>
      </w:r>
      <w:r w:rsidR="00DA2A88" w:rsidRPr="00E2430A">
        <w:t>.</w:t>
      </w:r>
      <w:r w:rsidR="00380EA2" w:rsidRPr="00E2430A">
        <w:t xml:space="preserve"> </w:t>
      </w:r>
      <w:r w:rsidR="00463449" w:rsidRPr="003352DC">
        <w:t>Larval</w:t>
      </w:r>
      <w:r w:rsidR="00DC06FC" w:rsidRPr="003352DC">
        <w:t xml:space="preserve"> </w:t>
      </w:r>
      <w:r w:rsidR="00DC06FC" w:rsidRPr="003352DC">
        <w:rPr>
          <w:i/>
        </w:rPr>
        <w:t>E. volucris</w:t>
      </w:r>
      <w:r w:rsidR="00DC06FC" w:rsidRPr="003352DC">
        <w:t xml:space="preserve"> </w:t>
      </w:r>
      <w:r w:rsidR="00F64E08" w:rsidRPr="003352DC">
        <w:t>are aphid predators</w:t>
      </w:r>
      <w:r w:rsidR="00463449" w:rsidRPr="003352DC">
        <w:t xml:space="preserve"> and members of the genus </w:t>
      </w:r>
      <w:r w:rsidR="00463449" w:rsidRPr="003352DC">
        <w:rPr>
          <w:i/>
        </w:rPr>
        <w:t>Eupeodes</w:t>
      </w:r>
      <w:r w:rsidR="00463449" w:rsidRPr="003352DC">
        <w:t xml:space="preserve"> requires specific larval resources </w:t>
      </w:r>
      <w:r w:rsidR="00CA722D" w:rsidRPr="00E2430A">
        <w:fldChar w:fldCharType="begin"/>
      </w:r>
      <w:r w:rsidR="00CA722D" w:rsidRPr="003352DC">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rsidRPr="00E2430A">
        <w:fldChar w:fldCharType="separate"/>
      </w:r>
      <w:r w:rsidR="00CA722D" w:rsidRPr="00E2430A">
        <w:rPr>
          <w:noProof/>
        </w:rPr>
        <w:t>(</w:t>
      </w:r>
      <w:hyperlink w:anchor="_ENREF_34" w:tooltip="Henderson, 1982 #39" w:history="1">
        <w:r w:rsidR="009F602B" w:rsidRPr="00E2430A">
          <w:rPr>
            <w:noProof/>
          </w:rPr>
          <w:t>Henderson, 1982</w:t>
        </w:r>
      </w:hyperlink>
      <w:r w:rsidR="00CA722D" w:rsidRPr="00E2430A">
        <w:rPr>
          <w:noProof/>
        </w:rPr>
        <w:t>)</w:t>
      </w:r>
      <w:r w:rsidR="00CA722D" w:rsidRPr="00E2430A">
        <w:fldChar w:fldCharType="end"/>
      </w:r>
      <w:r w:rsidR="00463449" w:rsidRPr="00E2430A">
        <w:t>. In an agricultural study</w:t>
      </w:r>
      <w:r w:rsidR="00F5662D" w:rsidRPr="00E2430A">
        <w:t xml:space="preserve"> on</w:t>
      </w:r>
      <w:r w:rsidR="00463449" w:rsidRPr="003352DC">
        <w:t xml:space="preserve"> aphid-eating hoverflies, including </w:t>
      </w:r>
      <w:r w:rsidR="00463449" w:rsidRPr="003352DC">
        <w:rPr>
          <w:i/>
        </w:rPr>
        <w:t>E. volucris</w:t>
      </w:r>
      <w:r w:rsidR="00162BF2" w:rsidRPr="003352DC">
        <w:rPr>
          <w:i/>
        </w:rPr>
        <w:t>,</w:t>
      </w:r>
      <w:r w:rsidR="00463449" w:rsidRPr="003352DC">
        <w:t xml:space="preserve"> </w:t>
      </w:r>
      <w:r w:rsidR="00F2612C" w:rsidRPr="003352DC">
        <w:t xml:space="preserve">abundances </w:t>
      </w:r>
      <w:r w:rsidR="00463449" w:rsidRPr="003352DC">
        <w:t xml:space="preserve">corresponded to aphid densities </w:t>
      </w:r>
      <w:r w:rsidR="00707592" w:rsidRPr="00E2430A">
        <w:fldChar w:fldCharType="begin"/>
      </w:r>
      <w:r w:rsidR="00707592" w:rsidRPr="003352DC">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rsidRPr="00E2430A">
        <w:fldChar w:fldCharType="separate"/>
      </w:r>
      <w:r w:rsidR="00707592" w:rsidRPr="00E2430A">
        <w:rPr>
          <w:noProof/>
        </w:rPr>
        <w:t>(</w:t>
      </w:r>
      <w:hyperlink w:anchor="_ENREF_58" w:tooltip="Noma, 2008 #40" w:history="1">
        <w:r w:rsidR="009F602B" w:rsidRPr="00E2430A">
          <w:rPr>
            <w:noProof/>
          </w:rPr>
          <w:t>Noma and Brewer, 2008</w:t>
        </w:r>
      </w:hyperlink>
      <w:r w:rsidR="00707592" w:rsidRPr="00E2430A">
        <w:rPr>
          <w:noProof/>
        </w:rPr>
        <w:t>)</w:t>
      </w:r>
      <w:r w:rsidR="00707592" w:rsidRPr="00E2430A">
        <w:fldChar w:fldCharType="end"/>
      </w:r>
      <w:r w:rsidR="00707592" w:rsidRPr="00E2430A">
        <w:t xml:space="preserve">. </w:t>
      </w:r>
      <w:r w:rsidR="00463449" w:rsidRPr="00E2430A">
        <w:t>In a Rocky Mountain alpine community, early snowmelt triggered flowering, but not syrphi</w:t>
      </w:r>
      <w:r w:rsidR="00463449" w:rsidRPr="003352DC">
        <w:t xml:space="preserve">d fly emergence suggesting </w:t>
      </w:r>
      <w:r w:rsidR="00681684" w:rsidRPr="003352DC">
        <w:t xml:space="preserve">their phenology </w:t>
      </w:r>
      <w:r w:rsidR="00162BF2" w:rsidRPr="003352DC">
        <w:t xml:space="preserve">is </w:t>
      </w:r>
      <w:r w:rsidR="00681684" w:rsidRPr="003352DC">
        <w:t>not closely tied</w:t>
      </w:r>
      <w:r w:rsidR="00463449" w:rsidRPr="003352DC">
        <w:t xml:space="preserve"> to weather </w:t>
      </w:r>
      <w:r w:rsidR="00707592" w:rsidRPr="00E2430A">
        <w:fldChar w:fldCharType="begin"/>
      </w:r>
      <w:r w:rsidR="00707592" w:rsidRPr="003352DC">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rsidRPr="00E2430A">
        <w:fldChar w:fldCharType="separate"/>
      </w:r>
      <w:r w:rsidR="00707592" w:rsidRPr="00E2430A">
        <w:rPr>
          <w:noProof/>
        </w:rPr>
        <w:t>(</w:t>
      </w:r>
      <w:hyperlink w:anchor="_ENREF_38" w:tooltip="Iler, 2013 #270" w:history="1">
        <w:r w:rsidR="009F602B" w:rsidRPr="00E2430A">
          <w:rPr>
            <w:noProof/>
          </w:rPr>
          <w:t>Iler et al., 2013</w:t>
        </w:r>
      </w:hyperlink>
      <w:r w:rsidR="00707592" w:rsidRPr="00E2430A">
        <w:rPr>
          <w:noProof/>
        </w:rPr>
        <w:t>)</w:t>
      </w:r>
      <w:r w:rsidR="00707592" w:rsidRPr="00E2430A">
        <w:fldChar w:fldCharType="end"/>
      </w:r>
      <w:r w:rsidR="00707592" w:rsidRPr="00E2430A">
        <w:t xml:space="preserve">. </w:t>
      </w:r>
      <w:r w:rsidR="00374585" w:rsidRPr="00E2430A">
        <w:t xml:space="preserve">Overall </w:t>
      </w:r>
      <w:r w:rsidR="00681684" w:rsidRPr="003352DC">
        <w:t>their</w:t>
      </w:r>
      <w:r w:rsidR="00F64E08" w:rsidRPr="003352DC">
        <w:t xml:space="preserve"> phenology </w:t>
      </w:r>
      <w:r w:rsidR="00681684" w:rsidRPr="003352DC">
        <w:t>appears to be</w:t>
      </w:r>
      <w:r w:rsidR="00F64E08" w:rsidRPr="003352DC">
        <w:t xml:space="preserve"> tied to prey availability </w:t>
      </w:r>
      <w:r w:rsidR="00374585" w:rsidRPr="003352DC">
        <w:t>rather than</w:t>
      </w:r>
      <w:r w:rsidR="00681684" w:rsidRPr="003352DC">
        <w:t xml:space="preserve"> floral resource availability. </w:t>
      </w:r>
      <w:r w:rsidR="00623AB0" w:rsidRPr="003352DC">
        <w:t>A novel area of research would be to</w:t>
      </w:r>
      <w:r w:rsidR="00681684" w:rsidRPr="003352DC">
        <w:t xml:space="preserve"> understand the likely complex relationships</w:t>
      </w:r>
      <w:r w:rsidR="00681684">
        <w:t xml:space="preserve"> between pollinators that have predatory larva and the plants that host their prey.</w:t>
      </w:r>
    </w:p>
    <w:p w14:paraId="31671AC3" w14:textId="77150BC0"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9F602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6" w:tooltip="Morse, 1981 #36" w:history="1">
        <w:r w:rsidR="009F602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9F602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4" w:tooltip="Shavit, 2009 #272" w:history="1">
        <w:r w:rsidR="009F602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9F602B">
          <w:rPr>
            <w:noProof/>
          </w:rPr>
          <w:t>Cane and Tepedino, 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p>
    <w:p w14:paraId="269AAEDA" w14:textId="77777777" w:rsidR="00D03FB7" w:rsidRDefault="00D03FB7" w:rsidP="00DB2DDC">
      <w:pPr>
        <w:spacing w:line="360" w:lineRule="auto"/>
      </w:pPr>
    </w:p>
    <w:p w14:paraId="113B7313" w14:textId="1EB27E0E"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9F602B">
          <w:rPr>
            <w:noProof/>
          </w:rPr>
          <w:t>King et al., 2013</w:t>
        </w:r>
      </w:hyperlink>
      <w:r w:rsidR="0024088A">
        <w:rPr>
          <w:noProof/>
        </w:rPr>
        <w:t>)</w:t>
      </w:r>
      <w:r w:rsidR="0024088A">
        <w:fldChar w:fldCharType="end"/>
      </w:r>
      <w:r w:rsidR="0024088A">
        <w:t xml:space="preserve">. Syrphid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L. tridentata</w:t>
      </w:r>
      <w:r w:rsidR="0024088A">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w:t>
      </w:r>
      <w:r w:rsidR="004645F4">
        <w:lastRenderedPageBreak/>
        <w:t xml:space="preserve">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Further experiments examining the zone of influence and how it changes size with pollinator identity would help make better predictions as well as aid future experimental design.</w:t>
      </w:r>
    </w:p>
    <w:p w14:paraId="780C2E2D" w14:textId="0EEBCAB5" w:rsidR="00EB31EA" w:rsidRPr="00BF076C" w:rsidRDefault="00F633C4" w:rsidP="00D36947">
      <w:pPr>
        <w:spacing w:line="360" w:lineRule="auto"/>
      </w:pPr>
      <w:r w:rsidRPr="00BF076C">
        <w:t xml:space="preserve">In this system, </w:t>
      </w:r>
      <w:r w:rsidR="00095AF0" w:rsidRPr="00BF076C">
        <w:rPr>
          <w:i/>
        </w:rPr>
        <w:t>L. tridentata</w:t>
      </w:r>
      <w:r w:rsidR="00095AF0" w:rsidRPr="00BF076C">
        <w:t xml:space="preserve"> is a foundation plant with positive effects that scale</w:t>
      </w:r>
      <w:r w:rsidR="00321736" w:rsidRPr="00BF076C">
        <w:t>d</w:t>
      </w:r>
      <w:r w:rsidR="00095AF0" w:rsidRPr="00BF076C">
        <w:t xml:space="preserve"> to a</w:t>
      </w:r>
      <w:r w:rsidR="00C94E39" w:rsidRPr="00BF076C">
        <w:t>nnual and arthropod communities. It buffered annuals through the study period by ameliorating and stabi</w:t>
      </w:r>
      <w:r w:rsidR="003B10A7" w:rsidRPr="00BF076C">
        <w:t>lizing understory microclimate</w:t>
      </w:r>
      <w:r w:rsidRPr="00BF076C">
        <w:t>s</w:t>
      </w:r>
      <w:r w:rsidR="00227446" w:rsidRPr="00BF076C">
        <w:t xml:space="preserve"> which is</w:t>
      </w:r>
      <w:r w:rsidR="003B10A7" w:rsidRPr="00BF076C">
        <w:t xml:space="preserve"> a frequent mechanism within nurse plant systems </w:t>
      </w:r>
      <w:r w:rsidR="003B10A7" w:rsidRPr="00BF076C">
        <w:fldChar w:fldCharType="begin"/>
      </w:r>
      <w:r w:rsidR="003B10A7" w:rsidRPr="00BF076C">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rsidRPr="00BF076C">
        <w:fldChar w:fldCharType="separate"/>
      </w:r>
      <w:r w:rsidR="003B10A7" w:rsidRPr="00BF076C">
        <w:rPr>
          <w:noProof/>
        </w:rPr>
        <w:t>(</w:t>
      </w:r>
      <w:hyperlink w:anchor="_ENREF_26" w:tooltip="Filazzola, 2014 #43" w:history="1">
        <w:r w:rsidR="009F602B" w:rsidRPr="00BF076C">
          <w:rPr>
            <w:noProof/>
          </w:rPr>
          <w:t>Filazzola and Lortie, 2014</w:t>
        </w:r>
      </w:hyperlink>
      <w:r w:rsidR="003B10A7" w:rsidRPr="00BF076C">
        <w:rPr>
          <w:noProof/>
        </w:rPr>
        <w:t>)</w:t>
      </w:r>
      <w:r w:rsidR="003B10A7" w:rsidRPr="00BF076C">
        <w:fldChar w:fldCharType="end"/>
      </w:r>
      <w:r w:rsidR="003B10A7" w:rsidRPr="00BF076C">
        <w:t xml:space="preserve">. </w:t>
      </w:r>
      <w:r w:rsidR="00806825" w:rsidRPr="00BF076C">
        <w:t>Under climate warming scenarios, may continue to buffer.</w:t>
      </w:r>
    </w:p>
    <w:p w14:paraId="47239412" w14:textId="0EE26BDF" w:rsidR="00AF39EA" w:rsidRDefault="003B10A7" w:rsidP="00C12BDD">
      <w:pPr>
        <w:spacing w:line="360" w:lineRule="auto"/>
      </w:pPr>
      <w:r w:rsidRPr="00C12BDD">
        <w:t xml:space="preserve">There were </w:t>
      </w:r>
      <w:r w:rsidR="009A78DE" w:rsidRPr="00C12BDD">
        <w:t>decreases in</w:t>
      </w:r>
      <w:r w:rsidRPr="00C12BDD">
        <w:t xml:space="preserve"> arthropod </w:t>
      </w:r>
      <w:r w:rsidR="009A78DE" w:rsidRPr="00DB6F56">
        <w:t xml:space="preserve">abundance and richness </w:t>
      </w:r>
      <w:r w:rsidRPr="00DB6F56">
        <w:t xml:space="preserve">when L. tridentata entered into bloom. </w:t>
      </w:r>
      <w:r w:rsidR="009A78DE" w:rsidRPr="00C12BDD">
        <w:rPr>
          <w:rPrChange w:id="5" w:author="zenrunner" w:date="2018-09-11T12:19:00Z">
            <w:rPr/>
          </w:rPrChange>
        </w:rPr>
        <w:t xml:space="preserve">Scaling up of interactions through multiple trophic levels highlights the importance of positive interactions in deserts but the potential shifts when </w:t>
      </w:r>
      <w:r w:rsidR="009A78DE" w:rsidRPr="00C12BDD">
        <w:rPr>
          <w:i/>
          <w:rPrChange w:id="6" w:author="zenrunner" w:date="2018-09-11T12:19:00Z">
            <w:rPr>
              <w:i/>
            </w:rPr>
          </w:rPrChange>
        </w:rPr>
        <w:t>L. tridentata</w:t>
      </w:r>
      <w:r w:rsidR="009A78DE" w:rsidRPr="00C12BDD">
        <w:rPr>
          <w:rPrChange w:id="7" w:author="zenrunner" w:date="2018-09-11T12:19:00Z">
            <w:rPr/>
          </w:rPrChange>
        </w:rPr>
        <w:t xml:space="preserve"> entered into a reproductive state suggest that these interactions are dynamic and complex, and change throughout the year.</w:t>
      </w:r>
      <w:r w:rsidR="00D22549" w:rsidRPr="00C12BDD">
        <w:rPr>
          <w:rPrChange w:id="8" w:author="zenrunner" w:date="2018-09-11T12:19:00Z">
            <w:rPr/>
          </w:rPrChange>
        </w:rPr>
        <w:t xml:space="preserve"> Melyidae beetles actually increased in abundance with blooming. Pan traps are not the best for sampling arthropods. What is clear though, is that L. tridentata supports arthropods in ways beyond providing copious floral resources. So it is important to pollinators, but also a</w:t>
      </w:r>
      <w:r w:rsidR="0008065C" w:rsidRPr="00C12BDD">
        <w:rPr>
          <w:rPrChange w:id="9" w:author="zenrunner" w:date="2018-09-11T12:19:00Z">
            <w:rPr/>
          </w:rPrChange>
        </w:rPr>
        <w:t>r</w:t>
      </w:r>
      <w:r w:rsidR="00D22549" w:rsidRPr="00C12BDD">
        <w:rPr>
          <w:rPrChange w:id="10" w:author="zenrunner" w:date="2018-09-11T12:19:00Z">
            <w:rPr/>
          </w:rPrChange>
        </w:rPr>
        <w:t>thropods in general.</w:t>
      </w:r>
      <w:r w:rsidR="00713F27" w:rsidRPr="00C12BDD">
        <w:rPr>
          <w:rPrChange w:id="11" w:author="zenrunner" w:date="2018-09-11T12:19:00Z">
            <w:rPr/>
          </w:rPrChange>
        </w:rPr>
        <w:t xml:space="preserve"> </w:t>
      </w:r>
      <w:r w:rsidR="00D22549" w:rsidRPr="00C12BDD">
        <w:rPr>
          <w:rPrChange w:id="12" w:author="zenrunner" w:date="2018-09-11T12:19:00Z">
            <w:rPr/>
          </w:rPrChange>
        </w:rPr>
        <w:t xml:space="preserve">L. tridentata stabilized the climate under the shrub. It has an evergreen canopy (cite), so this benefit is throughout the year. </w:t>
      </w:r>
      <w:r w:rsidR="006C41F9" w:rsidRPr="00C12BDD">
        <w:rPr>
          <w:rPrChange w:id="13" w:author="zenrunner" w:date="2018-09-11T12:19:00Z">
            <w:rPr/>
          </w:rPrChange>
        </w:rPr>
        <w:t xml:space="preserve">Biotic interactions are important to desert ecosystem functioning. </w:t>
      </w:r>
    </w:p>
    <w:p w14:paraId="15B13392" w14:textId="6FE4E485" w:rsidR="00AF39EA" w:rsidRDefault="00AF39EA" w:rsidP="00D36947">
      <w:pPr>
        <w:spacing w:line="360" w:lineRule="auto"/>
      </w:pPr>
      <w:r>
        <w:t>Then cleanly work in some of the above ideas if you want.</w:t>
      </w:r>
      <w:r w:rsidR="00D85556">
        <w:t xml:space="preserve">  Perhaps ends with a link to </w:t>
      </w:r>
      <w:r w:rsidR="008E3E9B">
        <w:t xml:space="preserve">the idea that – to best estimate desert biodiversity and changes associated with buffering capacity of foundation species, specificity, species responsiveness, and sampling appropriate to indicator taxa must be </w:t>
      </w:r>
      <w:r w:rsidR="00384FC4">
        <w:t>ca</w:t>
      </w:r>
      <w:r w:rsidR="00714073">
        <w:t>r</w:t>
      </w:r>
      <w:r w:rsidR="00A06E69">
        <w:t>efu</w:t>
      </w:r>
      <w:r w:rsidR="00384FC4">
        <w:t>lly include</w:t>
      </w:r>
      <w:r w:rsidR="00A06E69">
        <w:t xml:space="preserve"> </w:t>
      </w:r>
      <w:r w:rsidR="008E3E9B">
        <w:t>in design decsions.</w:t>
      </w:r>
      <w:r w:rsidR="00A06E69">
        <w:t xml:space="preserve"> Snap.</w:t>
      </w:r>
    </w:p>
    <w:p w14:paraId="0386E510" w14:textId="77777777" w:rsidR="00AF39EA" w:rsidRDefault="00AF39EA" w:rsidP="00D36947">
      <w:pPr>
        <w:spacing w:line="360" w:lineRule="auto"/>
      </w:pPr>
    </w:p>
    <w:p w14:paraId="65991EB2" w14:textId="77777777" w:rsidR="004529BA" w:rsidRDefault="004529BA" w:rsidP="009C7F0B"/>
    <w:p w14:paraId="545967F8" w14:textId="77777777" w:rsidR="007940A5" w:rsidRDefault="007940A5" w:rsidP="007940A5">
      <w:pPr>
        <w:spacing w:line="360" w:lineRule="auto"/>
      </w:pPr>
      <w:r>
        <w:t xml:space="preserve">The traits that make a plant attractive to pollinators, such as a large floral display </w:t>
      </w:r>
      <w:r>
        <w:fldChar w:fldCharType="begin"/>
      </w:r>
      <w:r>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fldChar w:fldCharType="separate"/>
      </w:r>
      <w:r>
        <w:rPr>
          <w:noProof/>
        </w:rPr>
        <w:t>(</w:t>
      </w:r>
      <w:hyperlink w:anchor="_ENREF_7" w:tooltip="Bosch, 2001 #253" w:history="1">
        <w:r>
          <w:rPr>
            <w:noProof/>
          </w:rPr>
          <w:t>Bosch and Waser, 2001</w:t>
        </w:r>
      </w:hyperlink>
      <w:r>
        <w:rPr>
          <w:noProof/>
        </w:rPr>
        <w:t>)</w:t>
      </w:r>
      <w:r>
        <w:fldChar w:fldCharType="end"/>
      </w:r>
      <w:r>
        <w:t>,</w:t>
      </w:r>
      <w:r w:rsidRPr="00242BA2">
        <w:t xml:space="preserve"> height </w:t>
      </w:r>
      <w:r>
        <w:fldChar w:fldCharType="begin"/>
      </w:r>
      <w:r>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fldChar w:fldCharType="separate"/>
      </w:r>
      <w:r>
        <w:rPr>
          <w:noProof/>
        </w:rPr>
        <w:t>(</w:t>
      </w:r>
      <w:hyperlink w:anchor="_ENREF_23" w:tooltip="Donnelly, 1998 #252" w:history="1">
        <w:r>
          <w:rPr>
            <w:noProof/>
          </w:rPr>
          <w:t>Donnelly et al., 1998</w:t>
        </w:r>
      </w:hyperlink>
      <w:r>
        <w:rPr>
          <w:noProof/>
        </w:rPr>
        <w:t>)</w:t>
      </w:r>
      <w:r>
        <w:fldChar w:fldCharType="end"/>
      </w:r>
      <w:r>
        <w:t xml:space="preserve">, flower size </w:t>
      </w:r>
      <w:r>
        <w:fldChar w:fldCharType="begin"/>
      </w:r>
      <w:r>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fldChar w:fldCharType="separate"/>
      </w:r>
      <w:r>
        <w:rPr>
          <w:noProof/>
        </w:rPr>
        <w:t>(</w:t>
      </w:r>
      <w:hyperlink w:anchor="_ENREF_21" w:tooltip="Conner, 1996 #251" w:history="1">
        <w:r>
          <w:rPr>
            <w:noProof/>
          </w:rPr>
          <w:t>Conner and Rush, 1996</w:t>
        </w:r>
      </w:hyperlink>
      <w:r>
        <w:rPr>
          <w:noProof/>
        </w:rPr>
        <w:t>)</w:t>
      </w:r>
      <w:r>
        <w:fldChar w:fldCharType="end"/>
      </w:r>
      <w:r>
        <w:t xml:space="preserve"> or rich rewards </w:t>
      </w:r>
      <w:r>
        <w:fldChar w:fldCharType="begin"/>
      </w:r>
      <w:r>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fldChar w:fldCharType="separate"/>
      </w:r>
      <w:r>
        <w:rPr>
          <w:noProof/>
        </w:rPr>
        <w:t>(</w:t>
      </w:r>
      <w:hyperlink w:anchor="_ENREF_65" w:tooltip="Robertson, 1999 #250" w:history="1">
        <w:r>
          <w:rPr>
            <w:noProof/>
          </w:rPr>
          <w:t>Robertson et al., 1999</w:t>
        </w:r>
      </w:hyperlink>
      <w:r>
        <w:rPr>
          <w:noProof/>
        </w:rPr>
        <w:t>)</w:t>
      </w:r>
      <w:r>
        <w:fldChar w:fldCharType="end"/>
      </w:r>
      <w:r>
        <w:t xml:space="preserve"> also increase its competitive ability. Thus, the sign of this interaction is likely context-dependent. In this study, the context leading to competition was the identity, phenology and foraging behaviours of the associated pollinator communities.</w:t>
      </w:r>
    </w:p>
    <w:p w14:paraId="0E13C51C" w14:textId="55E2FFC0" w:rsidR="00591590" w:rsidRDefault="00574F95" w:rsidP="00574F95">
      <w:r>
        <w:lastRenderedPageBreak/>
        <w:t>Phenological shifts interact with ontogenies to determine net outcomes (Yang and Rudolf, 2010).</w:t>
      </w:r>
    </w:p>
    <w:p w14:paraId="702DCBEF" w14:textId="77777777" w:rsidR="00574F95" w:rsidRDefault="00574F95" w:rsidP="009C7F0B">
      <w:pPr>
        <w:rPr>
          <w:u w:val="single"/>
        </w:rPr>
      </w:pPr>
    </w:p>
    <w:p w14:paraId="277D753A" w14:textId="007A557A" w:rsidR="00EB2220" w:rsidRPr="00065309" w:rsidRDefault="00065309" w:rsidP="009C7F0B">
      <w:pPr>
        <w:rPr>
          <w:u w:val="single"/>
        </w:rPr>
      </w:pPr>
      <w:r w:rsidRPr="00065309">
        <w:rPr>
          <w:u w:val="single"/>
        </w:rPr>
        <w:t>Literature Cited</w:t>
      </w:r>
    </w:p>
    <w:p w14:paraId="5A08D7BE" w14:textId="77777777" w:rsidR="009F602B" w:rsidRPr="009F602B" w:rsidRDefault="00D7348A" w:rsidP="009F602B">
      <w:pPr>
        <w:pStyle w:val="EndNoteBibliography"/>
        <w:spacing w:after="0"/>
      </w:pPr>
      <w:r>
        <w:fldChar w:fldCharType="begin"/>
      </w:r>
      <w:r>
        <w:instrText xml:space="preserve"> ADDIN EN.REFLIST </w:instrText>
      </w:r>
      <w:r>
        <w:fldChar w:fldCharType="separate"/>
      </w:r>
      <w:bookmarkStart w:id="14" w:name="_ENREF_1"/>
      <w:r w:rsidR="009F602B" w:rsidRPr="009F602B">
        <w:t>Alcock, J., Jones, C.E., Buchmann, S.L., 1977. Male mating strategies in the bee Centris pallida Fox (Anthophoridae: Hymenoptera). The American Naturalist 111, 145-155.</w:t>
      </w:r>
      <w:bookmarkEnd w:id="14"/>
    </w:p>
    <w:p w14:paraId="1E4AEF08" w14:textId="77777777" w:rsidR="009F602B" w:rsidRPr="009F602B" w:rsidRDefault="009F602B" w:rsidP="009F602B">
      <w:pPr>
        <w:pStyle w:val="EndNoteBibliography"/>
        <w:spacing w:after="0"/>
      </w:pPr>
      <w:bookmarkStart w:id="15" w:name="_ENREF_2"/>
      <w:r w:rsidRPr="009F602B">
        <w:t>Armas, C., Ordiales, R., Pugnaire, F.I., 2004. Measuring plant interactions: a new comparative index. Ecology 85, 2682-2686.</w:t>
      </w:r>
      <w:bookmarkEnd w:id="15"/>
    </w:p>
    <w:p w14:paraId="6B5E18BA" w14:textId="77777777" w:rsidR="009F602B" w:rsidRPr="009F602B" w:rsidRDefault="009F602B" w:rsidP="009F602B">
      <w:pPr>
        <w:pStyle w:val="EndNoteBibliography"/>
        <w:spacing w:after="0"/>
      </w:pPr>
      <w:bookmarkStart w:id="16" w:name="_ENREF_3"/>
      <w:r w:rsidRPr="009F602B">
        <w:t>Ascher, J., Pickering, J., 2015. Discover Life bee species guide and world checklist (Hymenoptera: Apoidea: Anthophila).</w:t>
      </w:r>
      <w:bookmarkEnd w:id="16"/>
    </w:p>
    <w:p w14:paraId="0297D971" w14:textId="77777777" w:rsidR="009F602B" w:rsidRPr="009F602B" w:rsidRDefault="009F602B" w:rsidP="009F602B">
      <w:pPr>
        <w:pStyle w:val="EndNoteBibliography"/>
        <w:spacing w:after="0"/>
      </w:pPr>
      <w:bookmarkStart w:id="17" w:name="_ENREF_4"/>
      <w:r w:rsidRPr="009F602B">
        <w:t>Barbour, M., Keeler-Wolf, T., Schoenherr, A.A., 2007. Terrestrial vegetation of California. Univ of California Press.</w:t>
      </w:r>
      <w:bookmarkEnd w:id="17"/>
    </w:p>
    <w:p w14:paraId="643D204A" w14:textId="77777777" w:rsidR="009F602B" w:rsidRPr="009F602B" w:rsidRDefault="009F602B" w:rsidP="009F602B">
      <w:pPr>
        <w:pStyle w:val="EndNoteBibliography"/>
        <w:spacing w:after="0"/>
      </w:pPr>
      <w:bookmarkStart w:id="18" w:name="_ENREF_5"/>
      <w:r w:rsidRPr="009F602B">
        <w:t>Bertness, M.D., Callaway, R., 1994. Positive interactions in communities. Trends in Ecology &amp; Evolution 9, 191-193.</w:t>
      </w:r>
      <w:bookmarkEnd w:id="18"/>
    </w:p>
    <w:p w14:paraId="274B593D" w14:textId="77777777" w:rsidR="009F602B" w:rsidRPr="009F602B" w:rsidRDefault="009F602B" w:rsidP="009F602B">
      <w:pPr>
        <w:pStyle w:val="EndNoteBibliography"/>
        <w:spacing w:after="0"/>
      </w:pPr>
      <w:bookmarkStart w:id="19" w:name="_ENREF_6"/>
      <w:r w:rsidRPr="009F602B">
        <w:t>Betancourt, J.L., Van Devender, T.R., Martin, P.S., 1990. Packrat middens: the last 40,000 years of biotic change. University of Arizona Press.</w:t>
      </w:r>
      <w:bookmarkEnd w:id="19"/>
    </w:p>
    <w:p w14:paraId="15D00D5E" w14:textId="77777777" w:rsidR="009F602B" w:rsidRPr="009F602B" w:rsidRDefault="009F602B" w:rsidP="009F602B">
      <w:pPr>
        <w:pStyle w:val="EndNoteBibliography"/>
        <w:spacing w:after="0"/>
      </w:pPr>
      <w:bookmarkStart w:id="20" w:name="_ENREF_7"/>
      <w:r w:rsidRPr="009F602B">
        <w:t>Bosch, M., Waser, N.M., 2001. Experimental manipulation of plant density and its effect on pollination and reproduction of two confamilial montane herbs. Oecologia 126, 76-83.</w:t>
      </w:r>
      <w:bookmarkEnd w:id="20"/>
    </w:p>
    <w:p w14:paraId="661176A8" w14:textId="77777777" w:rsidR="009F602B" w:rsidRPr="009F602B" w:rsidRDefault="009F602B" w:rsidP="009F602B">
      <w:pPr>
        <w:pStyle w:val="EndNoteBibliography"/>
        <w:spacing w:after="0"/>
      </w:pPr>
      <w:bookmarkStart w:id="21" w:name="_ENREF_8"/>
      <w:r w:rsidRPr="009F602B">
        <w:t>Bowers, J.E., Dimmitt, M.A., 1994. Flowering phenology of six woody plants in the northern Sonoran Desert. Bulletin of the Torrey Botanical Club, 215-229.</w:t>
      </w:r>
      <w:bookmarkEnd w:id="21"/>
    </w:p>
    <w:p w14:paraId="2CCEE8B6" w14:textId="77777777" w:rsidR="009F602B" w:rsidRPr="009F602B" w:rsidRDefault="009F602B" w:rsidP="009F602B">
      <w:pPr>
        <w:pStyle w:val="EndNoteBibliography"/>
        <w:spacing w:after="0"/>
      </w:pPr>
      <w:bookmarkStart w:id="22" w:name="_ENREF_9"/>
      <w:r w:rsidRPr="009F602B">
        <w:t>Brooker, R.W., Maestre, F.T., Callaway, R.M., Lortie, C.L., Cavieres, L.A., Kunstler, G., Liancourt, P., Tielbörger, K., Travis, J.M., Anthelme, F., 2008. Facilitation in plant communities: the past, the present, and the future. Journal of Ecology 96, 18-34.</w:t>
      </w:r>
      <w:bookmarkEnd w:id="22"/>
    </w:p>
    <w:p w14:paraId="72AE0F9B" w14:textId="77777777" w:rsidR="009F602B" w:rsidRPr="009F602B" w:rsidRDefault="009F602B" w:rsidP="009F602B">
      <w:pPr>
        <w:pStyle w:val="EndNoteBibliography"/>
        <w:spacing w:after="0"/>
      </w:pPr>
      <w:bookmarkStart w:id="23" w:name="_ENREF_10"/>
      <w:r w:rsidRPr="009F602B">
        <w:t>Bruno, J.F., Stachowicz, J.J., Bertness, M.D., 2003. Inclusion of facilitation into ecological theory. Trends in Ecology &amp; Evolution 18, 119-125.</w:t>
      </w:r>
      <w:bookmarkEnd w:id="23"/>
    </w:p>
    <w:p w14:paraId="684BE8E2" w14:textId="77777777" w:rsidR="009F602B" w:rsidRPr="009F602B" w:rsidRDefault="009F602B" w:rsidP="009F602B">
      <w:pPr>
        <w:pStyle w:val="EndNoteBibliography"/>
        <w:spacing w:after="0"/>
      </w:pPr>
      <w:bookmarkStart w:id="24" w:name="_ENREF_11"/>
      <w:r w:rsidRPr="009F602B">
        <w:t>Callaway, R.M., Pennings, S.C., 2000. Facilitation may buffer competitive effects indirect and diffuse interactions among salt marsh plants. American Naturalist 156, 416-424.</w:t>
      </w:r>
      <w:bookmarkEnd w:id="24"/>
    </w:p>
    <w:p w14:paraId="48DE3F7B" w14:textId="77777777" w:rsidR="009F602B" w:rsidRPr="009F602B" w:rsidRDefault="009F602B" w:rsidP="009F602B">
      <w:pPr>
        <w:pStyle w:val="EndNoteBibliography"/>
        <w:spacing w:after="0"/>
      </w:pPr>
      <w:bookmarkStart w:id="25" w:name="_ENREF_12"/>
      <w:r w:rsidRPr="009F602B">
        <w:t>Callaway, R.M., Walker, L.R., 1997a. Competition and Facilitation A Synthetic Approach to Interactions in Plant Communities. Ecology 78, 1958-1965.</w:t>
      </w:r>
      <w:bookmarkEnd w:id="25"/>
    </w:p>
    <w:p w14:paraId="68AEA8A4" w14:textId="77777777" w:rsidR="009F602B" w:rsidRPr="009F602B" w:rsidRDefault="009F602B" w:rsidP="009F602B">
      <w:pPr>
        <w:pStyle w:val="EndNoteBibliography"/>
        <w:spacing w:after="0"/>
      </w:pPr>
      <w:bookmarkStart w:id="26" w:name="_ENREF_13"/>
      <w:r w:rsidRPr="009F602B">
        <w:t>Callaway, R.M., Walker, L.R., 1997b. Competition and facilitation: a synthetic approach to interactions in plant communities. Ecology 78, 1958-1965.</w:t>
      </w:r>
      <w:bookmarkEnd w:id="26"/>
    </w:p>
    <w:p w14:paraId="7C4B8503" w14:textId="77777777" w:rsidR="009F602B" w:rsidRPr="009F602B" w:rsidRDefault="009F602B" w:rsidP="009F602B">
      <w:pPr>
        <w:pStyle w:val="EndNoteBibliography"/>
        <w:spacing w:after="0"/>
      </w:pPr>
      <w:bookmarkStart w:id="27" w:name="_ENREF_14"/>
      <w:r w:rsidRPr="009F602B">
        <w:t>Campbell, D.R., Motten, A.F., 1985. The mechanism of competition for pollination between two forest herbs. Ecology 66, 554-563.</w:t>
      </w:r>
      <w:bookmarkEnd w:id="27"/>
    </w:p>
    <w:p w14:paraId="4EDD6692" w14:textId="77777777" w:rsidR="009F602B" w:rsidRPr="009F602B" w:rsidRDefault="009F602B" w:rsidP="009F602B">
      <w:pPr>
        <w:pStyle w:val="EndNoteBibliography"/>
        <w:spacing w:after="0"/>
      </w:pPr>
      <w:bookmarkStart w:id="28" w:name="_ENREF_15"/>
      <w:r w:rsidRPr="009F602B">
        <w:t>Cane, J.H., Minckley, R., Kervin, L., Roulston, T.A., 2005. Temporally persistent patterns of incidence and abundance in a pollinator guild at annual and decadal scales: the bees of Larrea tridentata. Biological Journal of the Linnean Society 85, 319-329.</w:t>
      </w:r>
      <w:bookmarkEnd w:id="28"/>
    </w:p>
    <w:p w14:paraId="17603EDD" w14:textId="77777777" w:rsidR="009F602B" w:rsidRPr="009F602B" w:rsidRDefault="009F602B" w:rsidP="009F602B">
      <w:pPr>
        <w:pStyle w:val="EndNoteBibliography"/>
        <w:spacing w:after="0"/>
      </w:pPr>
      <w:bookmarkStart w:id="29" w:name="_ENREF_16"/>
      <w:r w:rsidRPr="009F602B">
        <w:t>Cane, J.H., Tepedino, V.J., 2017. Gauging the effect of honey bee pollen collection on native bee communities. Conservation Letters 10, 205-210.</w:t>
      </w:r>
      <w:bookmarkEnd w:id="29"/>
    </w:p>
    <w:p w14:paraId="62075703" w14:textId="77777777" w:rsidR="009F602B" w:rsidRPr="009F602B" w:rsidRDefault="009F602B" w:rsidP="009F602B">
      <w:pPr>
        <w:pStyle w:val="EndNoteBibliography"/>
        <w:spacing w:after="0"/>
      </w:pPr>
      <w:bookmarkStart w:id="30" w:name="_ENREF_17"/>
      <w:r w:rsidRPr="009F602B">
        <w:t>Chacoff, N.P., Vázquez, D.P., Lomáscolo, S.B., Stevani, E.L., Dorado, J., Padrón, B., 2012. Evaluating sampling completeness in a desert plant–pollinator network. Journal of Animal Ecology 81, 190-200.</w:t>
      </w:r>
      <w:bookmarkEnd w:id="30"/>
    </w:p>
    <w:p w14:paraId="122A40C1" w14:textId="77777777" w:rsidR="009F602B" w:rsidRPr="009F602B" w:rsidRDefault="009F602B" w:rsidP="009F602B">
      <w:pPr>
        <w:pStyle w:val="EndNoteBibliography"/>
        <w:spacing w:after="0"/>
      </w:pPr>
      <w:bookmarkStart w:id="31" w:name="_ENREF_18"/>
      <w:r w:rsidRPr="009F602B">
        <w:t>Chesson, P., Gebauer, R.L., Schwinning, S., Huntly, N., Wiegand, K., Ernest, M.S., Sher, A., Novoplansky, A., Weltzin, J.F., 2004. Resource pulses, species interactions, and diversity maintenance in arid and semi-arid environments. Oecologia 141, 236-253.</w:t>
      </w:r>
      <w:bookmarkEnd w:id="31"/>
    </w:p>
    <w:p w14:paraId="5C6AC877" w14:textId="77777777" w:rsidR="009F602B" w:rsidRPr="009F602B" w:rsidRDefault="009F602B" w:rsidP="009F602B">
      <w:pPr>
        <w:pStyle w:val="EndNoteBibliography"/>
        <w:spacing w:after="0"/>
      </w:pPr>
      <w:bookmarkStart w:id="32" w:name="_ENREF_19"/>
      <w:r w:rsidRPr="009F602B">
        <w:t>Clements, F.E., Goldsmith, G.W., 1924. phytometer method in ecology.</w:t>
      </w:r>
      <w:bookmarkEnd w:id="32"/>
    </w:p>
    <w:p w14:paraId="56BDFC22" w14:textId="77777777" w:rsidR="009F602B" w:rsidRPr="009F602B" w:rsidRDefault="009F602B" w:rsidP="009F602B">
      <w:pPr>
        <w:pStyle w:val="EndNoteBibliography"/>
        <w:spacing w:after="0"/>
      </w:pPr>
      <w:bookmarkStart w:id="33" w:name="_ENREF_20"/>
      <w:r w:rsidRPr="009F602B">
        <w:lastRenderedPageBreak/>
        <w:t>Cline, A.R., Audisio, P., 2010. Revision of the new world short-winged flower beetles (Coleoptera: Kateretidae). Part I. Generic review and revision of Anthonaeus Horn, 1879. The Coleopterists Bulletin, 173-186.</w:t>
      </w:r>
      <w:bookmarkEnd w:id="33"/>
    </w:p>
    <w:p w14:paraId="1F4199EF" w14:textId="77777777" w:rsidR="009F602B" w:rsidRPr="009F602B" w:rsidRDefault="009F602B" w:rsidP="009F602B">
      <w:pPr>
        <w:pStyle w:val="EndNoteBibliography"/>
        <w:spacing w:after="0"/>
      </w:pPr>
      <w:bookmarkStart w:id="34" w:name="_ENREF_21"/>
      <w:r w:rsidRPr="009F602B">
        <w:t>Conner, J.K., Rush, S., 1996. Effects of flower size and number on pollinator visitation to wild radish, Raphanus raphanistrum. Oecologia 105, 509-516.</w:t>
      </w:r>
      <w:bookmarkEnd w:id="34"/>
    </w:p>
    <w:p w14:paraId="40E12BF8" w14:textId="77777777" w:rsidR="009F602B" w:rsidRPr="009F602B" w:rsidRDefault="009F602B" w:rsidP="009F602B">
      <w:pPr>
        <w:pStyle w:val="EndNoteBibliography"/>
        <w:spacing w:after="0"/>
      </w:pPr>
      <w:bookmarkStart w:id="35" w:name="_ENREF_22"/>
      <w:r w:rsidRPr="009F602B">
        <w:t>Davis, W., Philbrick, R., 1986. Natural hybridization between Malacothrix incana and M. saxatilis var. implicata (Asteraceae: Lactuceae) on San Miguel Island, California. Madroño, 253-263.</w:t>
      </w:r>
      <w:bookmarkEnd w:id="35"/>
    </w:p>
    <w:p w14:paraId="2C90CE67" w14:textId="77777777" w:rsidR="009F602B" w:rsidRPr="009F602B" w:rsidRDefault="009F602B" w:rsidP="009F602B">
      <w:pPr>
        <w:pStyle w:val="EndNoteBibliography"/>
        <w:spacing w:after="0"/>
      </w:pPr>
      <w:bookmarkStart w:id="36" w:name="_ENREF_23"/>
      <w:r w:rsidRPr="009F602B">
        <w:t>Donnelly, S.E., Lortie, C.J., Aarssen, L.W., 1998. Pollination in Verbascum thapsus (Scrophulariaceae): the advantage of being tall. American Journal of Botany 85, 1618-1625.</w:t>
      </w:r>
      <w:bookmarkEnd w:id="36"/>
    </w:p>
    <w:p w14:paraId="49A3300A" w14:textId="77777777" w:rsidR="009F602B" w:rsidRPr="009F602B" w:rsidRDefault="009F602B" w:rsidP="009F602B">
      <w:pPr>
        <w:pStyle w:val="EndNoteBibliography"/>
        <w:spacing w:after="0"/>
      </w:pPr>
      <w:bookmarkStart w:id="37" w:name="_ENREF_24"/>
      <w:r w:rsidRPr="009F602B">
        <w:t>Ellison, A.M., Bank, M.S., Clinton, B.D., Colburn, E.A., Elliott, K., Ford, C.R., Foster, D.R., Kloeppel, B.D., Knoepp, J.D., Lovett, G.M., 2005. Loss of foundation species: consequences for the structure and dynamics of forested ecosystems. Frontiers in Ecology and the Environment 3, 479-486.</w:t>
      </w:r>
      <w:bookmarkEnd w:id="37"/>
    </w:p>
    <w:p w14:paraId="2CA5F26C" w14:textId="77777777" w:rsidR="009F602B" w:rsidRPr="009F602B" w:rsidRDefault="009F602B" w:rsidP="009F602B">
      <w:pPr>
        <w:pStyle w:val="EndNoteBibliography"/>
        <w:spacing w:after="0"/>
      </w:pPr>
      <w:bookmarkStart w:id="38" w:name="_ENREF_25"/>
      <w:r w:rsidRPr="009F602B">
        <w:t>Facelli, J.M., Temby, A.M., 2002. Multiple effects of shrubs on annual plant communities in arid lands of South Australia. Austral ecology 27, 422-432.</w:t>
      </w:r>
      <w:bookmarkEnd w:id="38"/>
    </w:p>
    <w:p w14:paraId="2226DB32" w14:textId="77777777" w:rsidR="009F602B" w:rsidRPr="009F602B" w:rsidRDefault="009F602B" w:rsidP="009F602B">
      <w:pPr>
        <w:pStyle w:val="EndNoteBibliography"/>
        <w:spacing w:after="0"/>
      </w:pPr>
      <w:bookmarkStart w:id="39" w:name="_ENREF_26"/>
      <w:r w:rsidRPr="009F602B">
        <w:t>Filazzola, A., Lortie, C.J., 2014. A systematic review and conceptual framework for the mechanistic pathways of nurse plants. Global Ecology and Biogeography 23, 1335-1345.</w:t>
      </w:r>
      <w:bookmarkEnd w:id="39"/>
    </w:p>
    <w:p w14:paraId="5AE00C79" w14:textId="77777777" w:rsidR="009F602B" w:rsidRPr="009F602B" w:rsidRDefault="009F602B" w:rsidP="009F602B">
      <w:pPr>
        <w:pStyle w:val="EndNoteBibliography"/>
        <w:spacing w:after="0"/>
      </w:pPr>
      <w:bookmarkStart w:id="40" w:name="_ENREF_27"/>
      <w:r w:rsidRPr="009F602B">
        <w:t>Fleming, T.H., Holland, J.N., 1998. The evolution of obligate pollination mutualisms: senita cactus and senita moth. Oecologia 114, 368-375.</w:t>
      </w:r>
      <w:bookmarkEnd w:id="40"/>
    </w:p>
    <w:p w14:paraId="20E7E394" w14:textId="77777777" w:rsidR="009F602B" w:rsidRPr="009F602B" w:rsidRDefault="009F602B" w:rsidP="009F602B">
      <w:pPr>
        <w:pStyle w:val="EndNoteBibliography"/>
        <w:spacing w:after="0"/>
      </w:pPr>
      <w:bookmarkStart w:id="41" w:name="_ENREF_28"/>
      <w:r w:rsidRPr="009F602B">
        <w:t>Fleming, T.H., Sahley, C.T., Holland, J.N., Nason, J.D., Hamrick, J., 2001. Sonoran Desert columnar cacti and the evolution of generalized pollination systems. Ecological Monographs 71, 511-530.</w:t>
      </w:r>
      <w:bookmarkEnd w:id="41"/>
    </w:p>
    <w:p w14:paraId="0203201B" w14:textId="77777777" w:rsidR="009F602B" w:rsidRPr="009F602B" w:rsidRDefault="009F602B" w:rsidP="009F602B">
      <w:pPr>
        <w:pStyle w:val="EndNoteBibliography"/>
        <w:spacing w:after="0"/>
      </w:pPr>
      <w:bookmarkStart w:id="42" w:name="_ENREF_29"/>
      <w:r w:rsidRPr="009F602B">
        <w:t>Flores, J., Jurado, E., 2003. Are nurse‐protégé interactions more common among plants from arid environments? Journal of Vegetation Science 14, 911-916.</w:t>
      </w:r>
      <w:bookmarkEnd w:id="42"/>
    </w:p>
    <w:p w14:paraId="2F3C6976" w14:textId="77777777" w:rsidR="009F602B" w:rsidRPr="009F602B" w:rsidRDefault="009F602B" w:rsidP="009F602B">
      <w:pPr>
        <w:pStyle w:val="EndNoteBibliography"/>
        <w:spacing w:after="0"/>
      </w:pPr>
      <w:bookmarkStart w:id="43" w:name="_ENREF_30"/>
      <w:r w:rsidRPr="009F602B">
        <w:t>Franco, A., De Soyza, A., Virginia, R., Reynolds, J., Whitford, W., 1994. Effects of plant size and water relations on gas exchange and growth of the desert shrub Larrea tridentata. Oecologia 97, 171-178.</w:t>
      </w:r>
      <w:bookmarkEnd w:id="43"/>
    </w:p>
    <w:p w14:paraId="27B0B18E" w14:textId="77777777" w:rsidR="009F602B" w:rsidRPr="009F602B" w:rsidRDefault="009F602B" w:rsidP="009F602B">
      <w:pPr>
        <w:pStyle w:val="EndNoteBibliography"/>
        <w:spacing w:after="0"/>
      </w:pPr>
      <w:bookmarkStart w:id="44" w:name="_ENREF_31"/>
      <w:r w:rsidRPr="009F602B">
        <w:t>Ghazoul, J., 2006. Floral diversity and the facilitation of pollination. Journal of Ecology 94, 295-304.</w:t>
      </w:r>
      <w:bookmarkEnd w:id="44"/>
    </w:p>
    <w:p w14:paraId="3F6B7736" w14:textId="77777777" w:rsidR="009F602B" w:rsidRPr="009F602B" w:rsidRDefault="009F602B" w:rsidP="009F602B">
      <w:pPr>
        <w:pStyle w:val="EndNoteBibliography"/>
        <w:spacing w:after="0"/>
      </w:pPr>
      <w:bookmarkStart w:id="45" w:name="_ENREF_32"/>
      <w:r w:rsidRPr="009F602B">
        <w:t>Goldberg, D.E., Turkington, R., Olsvig-Whittaker, L., Dyer, A.R., 2001. Density dependence in an annual plant community: variation among life history stages. Ecological Monographs 71, 423-446.</w:t>
      </w:r>
      <w:bookmarkEnd w:id="45"/>
    </w:p>
    <w:p w14:paraId="75E13706" w14:textId="77777777" w:rsidR="009F602B" w:rsidRPr="009F602B" w:rsidRDefault="009F602B" w:rsidP="009F602B">
      <w:pPr>
        <w:pStyle w:val="EndNoteBibliography"/>
        <w:spacing w:after="0"/>
      </w:pPr>
      <w:bookmarkStart w:id="46" w:name="_ENREF_33"/>
      <w:r w:rsidRPr="009F602B">
        <w:t>Grissell, E.E., Schauff, M.E., 1990. A handbook of the families of Nearctic Chalcidoidea (Hymenoptera). A handbook of the families of Nearctic Chalcidoidea (Hymenoptera).</w:t>
      </w:r>
      <w:bookmarkEnd w:id="46"/>
    </w:p>
    <w:p w14:paraId="7B01DD5C" w14:textId="77777777" w:rsidR="009F602B" w:rsidRPr="009F602B" w:rsidRDefault="009F602B" w:rsidP="009F602B">
      <w:pPr>
        <w:pStyle w:val="EndNoteBibliography"/>
        <w:spacing w:after="0"/>
      </w:pPr>
      <w:bookmarkStart w:id="47" w:name="_ENREF_34"/>
      <w:r w:rsidRPr="009F602B">
        <w:t>Henderson, D.H., 1982. Fine structure and neurophysiology of a gustatory sensillum on the ovipositors of Metasyrphus venablesi and Eupeodes volucris (Diptera: Syrphidae). Canadian Journal of Zoology 60, 3187-3195.</w:t>
      </w:r>
      <w:bookmarkEnd w:id="47"/>
    </w:p>
    <w:p w14:paraId="7BBF12C6" w14:textId="77777777" w:rsidR="009F602B" w:rsidRPr="009F602B" w:rsidRDefault="009F602B" w:rsidP="009F602B">
      <w:pPr>
        <w:pStyle w:val="EndNoteBibliography"/>
        <w:spacing w:after="0"/>
      </w:pPr>
      <w:bookmarkStart w:id="48" w:name="_ENREF_35"/>
      <w:r w:rsidRPr="009F602B">
        <w:t>Holland, N.J., Fleming, T.H., 2002. Co-pollinators and specialization in the pollinating seed-consumer mutualism between senita cacti and senita moths. Oecologia 133, 534-540.</w:t>
      </w:r>
      <w:bookmarkEnd w:id="48"/>
    </w:p>
    <w:p w14:paraId="72D1B17B" w14:textId="77777777" w:rsidR="009F602B" w:rsidRPr="009F602B" w:rsidRDefault="009F602B" w:rsidP="009F602B">
      <w:pPr>
        <w:pStyle w:val="EndNoteBibliography"/>
        <w:spacing w:after="0"/>
      </w:pPr>
      <w:bookmarkStart w:id="49" w:name="_ENREF_36"/>
      <w:r w:rsidRPr="009F602B">
        <w:t>Holzapfel, C., Mahall, B.E., 1999. Bidirectional facilitation and interference between shrubs and annuals in the Mojave Desert. Ecology 80, 1747-1761.</w:t>
      </w:r>
      <w:bookmarkEnd w:id="49"/>
    </w:p>
    <w:p w14:paraId="0450926C" w14:textId="77777777" w:rsidR="009F602B" w:rsidRPr="009F602B" w:rsidRDefault="009F602B" w:rsidP="009F602B">
      <w:pPr>
        <w:pStyle w:val="EndNoteBibliography"/>
        <w:spacing w:after="0"/>
      </w:pPr>
      <w:bookmarkStart w:id="50" w:name="_ENREF_37"/>
      <w:r w:rsidRPr="009F602B">
        <w:t>Hurd Jr, P.D., Linsley, E.G., 1975. Some insects other than bees associated with Larrea tridentata in the southwestern United States. Proceedings of the Entomological Society of Washington.</w:t>
      </w:r>
      <w:bookmarkEnd w:id="50"/>
    </w:p>
    <w:p w14:paraId="08B91F70" w14:textId="77777777" w:rsidR="009F602B" w:rsidRPr="009F602B" w:rsidRDefault="009F602B" w:rsidP="009F602B">
      <w:pPr>
        <w:pStyle w:val="EndNoteBibliography"/>
        <w:spacing w:after="0"/>
      </w:pPr>
      <w:bookmarkStart w:id="51" w:name="_ENREF_38"/>
      <w:r w:rsidRPr="009F602B">
        <w:lastRenderedPageBreak/>
        <w:t>Iler, A.M., Inouye, D.W., Høye, T.T., Miller‐Rushing, A.J., Burkle, L.A., Johnston, E.B., 2013. Maintenance of temporal synchrony between syrphid flies and floral resources despite differential phenological responses to climate. Global Change Biology 19, 2348-2359.</w:t>
      </w:r>
      <w:bookmarkEnd w:id="51"/>
    </w:p>
    <w:p w14:paraId="2AB9A22B" w14:textId="77777777" w:rsidR="009F602B" w:rsidRPr="009F602B" w:rsidRDefault="009F602B" w:rsidP="009F602B">
      <w:pPr>
        <w:pStyle w:val="EndNoteBibliography"/>
        <w:spacing w:after="0"/>
      </w:pPr>
      <w:bookmarkStart w:id="52" w:name="_ENREF_39"/>
      <w:r w:rsidRPr="009F602B">
        <w:t>Inouye, D.W., Larson, B.M., Ssymank, A., Kevan, P.G., 2015. Flies and flowers III: ecology of foraging and pollination. Journal of Pollination Ecology 16, 115-133.</w:t>
      </w:r>
      <w:bookmarkEnd w:id="52"/>
    </w:p>
    <w:p w14:paraId="43A5BCA9" w14:textId="77777777" w:rsidR="009F602B" w:rsidRPr="009F602B" w:rsidRDefault="009F602B" w:rsidP="009F602B">
      <w:pPr>
        <w:pStyle w:val="EndNoteBibliography"/>
        <w:spacing w:after="0"/>
      </w:pPr>
      <w:bookmarkStart w:id="53" w:name="_ENREF_40"/>
      <w:r w:rsidRPr="009F602B">
        <w:t>Jennings, W.B., 2001. Comparative flowering phenology of plants in the western Mojave Desert. Madroño, 162-171.</w:t>
      </w:r>
      <w:bookmarkEnd w:id="53"/>
    </w:p>
    <w:p w14:paraId="7AFC044C" w14:textId="77777777" w:rsidR="009F602B" w:rsidRPr="009F602B" w:rsidRDefault="009F602B" w:rsidP="009F602B">
      <w:pPr>
        <w:pStyle w:val="EndNoteBibliography"/>
        <w:spacing w:after="0"/>
      </w:pPr>
      <w:bookmarkStart w:id="54" w:name="_ENREF_41"/>
      <w:r w:rsidRPr="009F602B">
        <w:t>Jones, C.R., 1922. A contribution to our knowledge of the Syrphidae of Colorado. Agricultural Experiment Station of the Agricultural College of Colorado.</w:t>
      </w:r>
      <w:bookmarkEnd w:id="54"/>
    </w:p>
    <w:p w14:paraId="2B93037D" w14:textId="77777777" w:rsidR="009F602B" w:rsidRPr="009F602B" w:rsidRDefault="009F602B" w:rsidP="009F602B">
      <w:pPr>
        <w:pStyle w:val="EndNoteBibliography"/>
        <w:spacing w:after="0"/>
      </w:pPr>
      <w:bookmarkStart w:id="55" w:name="_ENREF_42"/>
      <w:r w:rsidRPr="009F602B">
        <w:t>Kearns, C.A., Inouye, D.W., 1993. Techniques for pollination biologists. University press of Colorado.</w:t>
      </w:r>
      <w:bookmarkEnd w:id="55"/>
    </w:p>
    <w:p w14:paraId="56FCFE68" w14:textId="77777777" w:rsidR="009F602B" w:rsidRPr="009F602B" w:rsidRDefault="009F602B" w:rsidP="009F602B">
      <w:pPr>
        <w:pStyle w:val="EndNoteBibliography"/>
        <w:spacing w:after="0"/>
      </w:pPr>
      <w:bookmarkStart w:id="56" w:name="_ENREF_43"/>
      <w:r w:rsidRPr="009F602B">
        <w:t>King, C., Ballantyne, G., Willmer, P.G., 2013. Why flower visitation is a poor proxy for pollination: measuring single‐visit pollen deposition, with implications for pollination networks and conservation. Methods in Ecology and Evolution 4, 811-818.</w:t>
      </w:r>
      <w:bookmarkEnd w:id="56"/>
    </w:p>
    <w:p w14:paraId="2F484D29" w14:textId="77777777" w:rsidR="009F602B" w:rsidRPr="009F602B" w:rsidRDefault="009F602B" w:rsidP="009F602B">
      <w:pPr>
        <w:pStyle w:val="EndNoteBibliography"/>
        <w:spacing w:after="0"/>
      </w:pPr>
      <w:bookmarkStart w:id="57" w:name="_ENREF_44"/>
      <w:r w:rsidRPr="009F602B">
        <w:t>Laverty, T.M., 1992. Plant interactions for pollinator visits: a test of the magnet species effect. Oecologia 89, 502-508.</w:t>
      </w:r>
      <w:bookmarkEnd w:id="57"/>
    </w:p>
    <w:p w14:paraId="33B1B7E1" w14:textId="77777777" w:rsidR="009F602B" w:rsidRPr="009F602B" w:rsidRDefault="009F602B" w:rsidP="009F602B">
      <w:pPr>
        <w:pStyle w:val="EndNoteBibliography"/>
        <w:spacing w:after="0"/>
      </w:pPr>
      <w:bookmarkStart w:id="58" w:name="_ENREF_45"/>
      <w:r w:rsidRPr="009F602B">
        <w:t>Lortie, C.J., Budden, A.E., Reid, A.M., 2012. From birds to bees: applying video observation techniques to invertebrate pollinators. Journal of Pollination Ecology 6, 125-128.</w:t>
      </w:r>
      <w:bookmarkEnd w:id="58"/>
    </w:p>
    <w:p w14:paraId="392621FE" w14:textId="77777777" w:rsidR="009F602B" w:rsidRPr="009F602B" w:rsidRDefault="009F602B" w:rsidP="009F602B">
      <w:pPr>
        <w:pStyle w:val="EndNoteBibliography"/>
        <w:spacing w:after="0"/>
      </w:pPr>
      <w:bookmarkStart w:id="59" w:name="_ENREF_46"/>
      <w:r w:rsidRPr="009F602B">
        <w:t>Marshall, S., 2012. Flies. The natural history and diversity of Diptera.</w:t>
      </w:r>
      <w:bookmarkEnd w:id="59"/>
    </w:p>
    <w:p w14:paraId="2FA494B1" w14:textId="77777777" w:rsidR="009F602B" w:rsidRPr="009F602B" w:rsidRDefault="009F602B" w:rsidP="009F602B">
      <w:pPr>
        <w:pStyle w:val="EndNoteBibliography"/>
        <w:spacing w:after="0"/>
      </w:pPr>
      <w:bookmarkStart w:id="60" w:name="_ENREF_47"/>
      <w:r w:rsidRPr="009F602B">
        <w:t>McIntire, E.J., Fajardo, A., 2014. Facilitation as a ubiquitous driver of biodiversity. New Phytologist 201, 403-416.</w:t>
      </w:r>
      <w:bookmarkEnd w:id="60"/>
    </w:p>
    <w:p w14:paraId="4C4305D9" w14:textId="77777777" w:rsidR="009F602B" w:rsidRPr="009F602B" w:rsidRDefault="009F602B" w:rsidP="009F602B">
      <w:pPr>
        <w:pStyle w:val="EndNoteBibliography"/>
        <w:spacing w:after="0"/>
      </w:pPr>
      <w:bookmarkStart w:id="61" w:name="_ENREF_48"/>
      <w:r w:rsidRPr="009F602B">
        <w:t>McKinney, A.M., Goodell, K., 2010. Shading by invasive shrub reduces seed production and pollinator services in a native herb. Biological Invasions 12, 2751-2763.</w:t>
      </w:r>
      <w:bookmarkEnd w:id="61"/>
    </w:p>
    <w:p w14:paraId="40EDC97A" w14:textId="77777777" w:rsidR="009F602B" w:rsidRPr="009F602B" w:rsidRDefault="009F602B" w:rsidP="009F602B">
      <w:pPr>
        <w:pStyle w:val="EndNoteBibliography"/>
        <w:spacing w:after="0"/>
      </w:pPr>
      <w:bookmarkStart w:id="62" w:name="_ENREF_49"/>
      <w:r w:rsidRPr="009F602B">
        <w:t>McPeek, M.A., Peckarsky, B.L., 1998. Life histories and the strengths of species interactions: combining mortality, growth, and fecundity effects. Ecology 79, 867-879.</w:t>
      </w:r>
      <w:bookmarkEnd w:id="62"/>
    </w:p>
    <w:p w14:paraId="146097BE" w14:textId="77777777" w:rsidR="009F602B" w:rsidRPr="009F602B" w:rsidRDefault="009F602B" w:rsidP="009F602B">
      <w:pPr>
        <w:pStyle w:val="EndNoteBibliography"/>
        <w:spacing w:after="0"/>
      </w:pPr>
      <w:bookmarkStart w:id="63" w:name="_ENREF_50"/>
      <w:r w:rsidRPr="009F602B">
        <w:t>Michener, C.D., 2000. The bees of the world. JHU press.</w:t>
      </w:r>
      <w:bookmarkEnd w:id="63"/>
    </w:p>
    <w:p w14:paraId="0CF1968E" w14:textId="77777777" w:rsidR="009F602B" w:rsidRPr="009F602B" w:rsidRDefault="009F602B" w:rsidP="009F602B">
      <w:pPr>
        <w:pStyle w:val="EndNoteBibliography"/>
        <w:spacing w:after="0"/>
      </w:pPr>
      <w:bookmarkStart w:id="64" w:name="_ENREF_51"/>
      <w:r w:rsidRPr="009F602B">
        <w:t>Michener, C.D., McGinley, R.J., Danforth, B.N., 1994. The bee genera of North and Central America (Hymenoptera: Apoidea). Smithsonian Institution Press.</w:t>
      </w:r>
      <w:bookmarkEnd w:id="64"/>
    </w:p>
    <w:p w14:paraId="54DEE5BA" w14:textId="77777777" w:rsidR="009F602B" w:rsidRPr="009F602B" w:rsidRDefault="009F602B" w:rsidP="009F602B">
      <w:pPr>
        <w:pStyle w:val="EndNoteBibliography"/>
        <w:spacing w:after="0"/>
      </w:pPr>
      <w:bookmarkStart w:id="65" w:name="_ENREF_52"/>
      <w:r w:rsidRPr="009F602B">
        <w:t>Minckley, R.L., Cane, J.H., Kervin, L., Roulston, T., 1999. Spatial predictability and resource specialization of bees (Hymenoptera: Apoidea) at a superabundant, widespread resource. Biological Journal of the Linnean Society 67, 119-147.</w:t>
      </w:r>
      <w:bookmarkEnd w:id="65"/>
    </w:p>
    <w:p w14:paraId="7916438F" w14:textId="77777777" w:rsidR="009F602B" w:rsidRPr="009F602B" w:rsidRDefault="009F602B" w:rsidP="009F602B">
      <w:pPr>
        <w:pStyle w:val="EndNoteBibliography"/>
        <w:spacing w:after="0"/>
      </w:pPr>
      <w:bookmarkStart w:id="66" w:name="_ENREF_53"/>
      <w:r w:rsidRPr="009F602B">
        <w:t>Miranda, G., Young, A., Locke, M., Marshall, S., Skevington, J., Thompson, F., 2013. Key to the genera of Nearctic Syrphidae. Canadian Journal of Arthropod Identification 23, 351.</w:t>
      </w:r>
      <w:bookmarkEnd w:id="66"/>
    </w:p>
    <w:p w14:paraId="623E88B3" w14:textId="77777777" w:rsidR="009F602B" w:rsidRPr="009F602B" w:rsidRDefault="009F602B" w:rsidP="009F602B">
      <w:pPr>
        <w:pStyle w:val="EndNoteBibliography"/>
        <w:spacing w:after="0"/>
      </w:pPr>
      <w:bookmarkStart w:id="67" w:name="_ENREF_54"/>
      <w:r w:rsidRPr="009F602B">
        <w:t>Molina-Montenegro, M.A., Badano, E.I., Cavieres, L.A., 2008. Positive interactions among plant species for pollinator service: assessing the ‘magnet species’ concept with invasive species. Oikos 117, 1833-1839.</w:t>
      </w:r>
      <w:bookmarkEnd w:id="67"/>
    </w:p>
    <w:p w14:paraId="267462B6" w14:textId="77777777" w:rsidR="009F602B" w:rsidRPr="009F602B" w:rsidRDefault="009F602B" w:rsidP="009F602B">
      <w:pPr>
        <w:pStyle w:val="EndNoteBibliography"/>
        <w:spacing w:after="0"/>
      </w:pPr>
      <w:bookmarkStart w:id="68" w:name="_ENREF_55"/>
      <w:r w:rsidRPr="009F602B">
        <w:t>Morhardt, S., Morhardt, E., 2004. California desert flowers: an introduction to families, genera, and species. Univ of California Press.</w:t>
      </w:r>
      <w:bookmarkEnd w:id="68"/>
    </w:p>
    <w:p w14:paraId="0EF36A9D" w14:textId="77777777" w:rsidR="009F602B" w:rsidRPr="009F602B" w:rsidRDefault="009F602B" w:rsidP="009F602B">
      <w:pPr>
        <w:pStyle w:val="EndNoteBibliography"/>
        <w:spacing w:after="0"/>
      </w:pPr>
      <w:bookmarkStart w:id="69" w:name="_ENREF_56"/>
      <w:r w:rsidRPr="009F602B">
        <w:t>Morse, D.H., 1981. Interactions among syrphid flies and bumblebees on flowers. Ecology 62, 81-88.</w:t>
      </w:r>
      <w:bookmarkEnd w:id="69"/>
    </w:p>
    <w:p w14:paraId="5E713457" w14:textId="77777777" w:rsidR="009F602B" w:rsidRPr="009F602B" w:rsidRDefault="009F602B" w:rsidP="009F602B">
      <w:pPr>
        <w:pStyle w:val="EndNoteBibliography"/>
        <w:spacing w:after="0"/>
      </w:pPr>
      <w:bookmarkStart w:id="70" w:name="_ENREF_57"/>
      <w:r w:rsidRPr="009F602B">
        <w:t>Mosquin, T., 1971. Competition for pollinators as a stimulus for the evolution of flowering time. Oikos, 398-402.</w:t>
      </w:r>
      <w:bookmarkEnd w:id="70"/>
    </w:p>
    <w:p w14:paraId="231AC981" w14:textId="77777777" w:rsidR="009F602B" w:rsidRPr="009F602B" w:rsidRDefault="009F602B" w:rsidP="009F602B">
      <w:pPr>
        <w:pStyle w:val="EndNoteBibliography"/>
        <w:spacing w:after="0"/>
      </w:pPr>
      <w:bookmarkStart w:id="71" w:name="_ENREF_58"/>
      <w:r w:rsidRPr="009F602B">
        <w:t>Noma, T., Brewer, M.J., 2008. Seasonal abundance of resident parasitoids and predatory flies and corresponding soybean aphid densities, with comments on classical biological control of soybean aphid in the Midwest. Journal of Economic Entomology 101, 278-287.</w:t>
      </w:r>
      <w:bookmarkEnd w:id="71"/>
    </w:p>
    <w:p w14:paraId="5601F6AF" w14:textId="77777777" w:rsidR="009F602B" w:rsidRPr="009F602B" w:rsidRDefault="009F602B" w:rsidP="009F602B">
      <w:pPr>
        <w:pStyle w:val="EndNoteBibliography"/>
        <w:spacing w:after="0"/>
      </w:pPr>
      <w:bookmarkStart w:id="72" w:name="_ENREF_59"/>
      <w:r w:rsidRPr="009F602B">
        <w:lastRenderedPageBreak/>
        <w:t>Oliver, I., Beattie, A.J., 1993. A possible method for the rapid assessment of biodiversity. Conservation biology 7, 562-568.</w:t>
      </w:r>
      <w:bookmarkEnd w:id="72"/>
    </w:p>
    <w:p w14:paraId="4CEEF726" w14:textId="77777777" w:rsidR="009F602B" w:rsidRPr="009F602B" w:rsidRDefault="009F602B" w:rsidP="009F602B">
      <w:pPr>
        <w:pStyle w:val="EndNoteBibliography"/>
        <w:spacing w:after="0"/>
      </w:pPr>
      <w:bookmarkStart w:id="73" w:name="_ENREF_60"/>
      <w:r w:rsidRPr="009F602B">
        <w:t>Pellmyr, O., 2003. Yuccas, yucca moths, and coevolution: a review. Annals of the Missouri Botanical Garden, 35-55.</w:t>
      </w:r>
      <w:bookmarkEnd w:id="73"/>
    </w:p>
    <w:p w14:paraId="44F4F729" w14:textId="77777777" w:rsidR="009F602B" w:rsidRPr="009F602B" w:rsidRDefault="009F602B" w:rsidP="009F602B">
      <w:pPr>
        <w:pStyle w:val="EndNoteBibliography"/>
        <w:spacing w:after="0"/>
      </w:pPr>
      <w:bookmarkStart w:id="74" w:name="_ENREF_61"/>
      <w:r w:rsidRPr="009F602B">
        <w:t>Pugnaire, F.I., Haase, P., Puigdefabregas, J., 1996. Facilitation between higher plant species in a semiarid environment. Ecology 77, 1420-1426.</w:t>
      </w:r>
      <w:bookmarkEnd w:id="74"/>
    </w:p>
    <w:p w14:paraId="0AE72DCD" w14:textId="77777777" w:rsidR="009F602B" w:rsidRPr="009F602B" w:rsidRDefault="009F602B" w:rsidP="009F602B">
      <w:pPr>
        <w:pStyle w:val="EndNoteBibliography"/>
        <w:spacing w:after="0"/>
      </w:pPr>
      <w:bookmarkStart w:id="75" w:name="_ENREF_62"/>
      <w:r w:rsidRPr="009F602B">
        <w:t>Pyke, G.H., 1984. Optimal foraging theory: a critical review. Annual review of ecology and systematics 15, 523-575.</w:t>
      </w:r>
      <w:bookmarkEnd w:id="75"/>
    </w:p>
    <w:p w14:paraId="5C223BF1" w14:textId="77777777" w:rsidR="009F602B" w:rsidRPr="009F602B" w:rsidRDefault="009F602B" w:rsidP="009F602B">
      <w:pPr>
        <w:pStyle w:val="EndNoteBibliography"/>
        <w:spacing w:after="0"/>
      </w:pPr>
      <w:bookmarkStart w:id="76" w:name="_ENREF_63"/>
      <w:r w:rsidRPr="009F602B">
        <w:t>Pyke, G.H., Pulliam, H.R., Charnov, E.L., 1977. Optimal foraging: a selective review of theory and tests. The quarterly review of biology 52, 137-154.</w:t>
      </w:r>
      <w:bookmarkEnd w:id="76"/>
    </w:p>
    <w:p w14:paraId="62E1F1C8" w14:textId="77777777" w:rsidR="009F602B" w:rsidRPr="009F602B" w:rsidRDefault="009F602B" w:rsidP="009F602B">
      <w:pPr>
        <w:pStyle w:val="EndNoteBibliography"/>
        <w:spacing w:after="0"/>
      </w:pPr>
      <w:bookmarkStart w:id="77" w:name="_ENREF_64"/>
      <w:r w:rsidRPr="009F602B">
        <w:t>Reid, A.M., Lortie, C.J., 2012. Cushion plants are foundation species with positive effects extending to higher trophic levels. Ecosphere 3.</w:t>
      </w:r>
      <w:bookmarkEnd w:id="77"/>
    </w:p>
    <w:p w14:paraId="19FE987E" w14:textId="77777777" w:rsidR="009F602B" w:rsidRPr="009F602B" w:rsidRDefault="009F602B" w:rsidP="009F602B">
      <w:pPr>
        <w:pStyle w:val="EndNoteBibliography"/>
        <w:spacing w:after="0"/>
      </w:pPr>
      <w:bookmarkStart w:id="78" w:name="_ENREF_65"/>
      <w:r w:rsidRPr="009F602B">
        <w:t>Robertson, A.W., Mountjoy, C., Faulkner, B.E., Roberts, M.V., Macnair, M.R., 1999. Bumble bee selection of Mimulus guttatus flowers: the effects of pollen quality and reward depletion. Ecology 80, 2594-2606.</w:t>
      </w:r>
      <w:bookmarkEnd w:id="78"/>
    </w:p>
    <w:p w14:paraId="6771CC88" w14:textId="77777777" w:rsidR="009F602B" w:rsidRPr="009F602B" w:rsidRDefault="009F602B" w:rsidP="009F602B">
      <w:pPr>
        <w:pStyle w:val="EndNoteBibliography"/>
        <w:spacing w:after="0"/>
      </w:pPr>
      <w:bookmarkStart w:id="79" w:name="_ENREF_66"/>
      <w:r w:rsidRPr="009F602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79"/>
    </w:p>
    <w:p w14:paraId="22AF173B" w14:textId="77777777" w:rsidR="009F602B" w:rsidRPr="009F602B" w:rsidRDefault="009F602B" w:rsidP="009F602B">
      <w:pPr>
        <w:pStyle w:val="EndNoteBibliography"/>
        <w:spacing w:after="0"/>
      </w:pPr>
      <w:bookmarkStart w:id="80" w:name="_ENREF_67"/>
      <w:r w:rsidRPr="009F602B">
        <w:t>Rousset, O., Lepart, J., 2000. Positive and negative interactions at different life stages of a colonizing species (Quercus humilis). Journal of Ecology 88, 401-412.</w:t>
      </w:r>
      <w:bookmarkEnd w:id="80"/>
    </w:p>
    <w:p w14:paraId="08834327" w14:textId="77777777" w:rsidR="009F602B" w:rsidRPr="009F602B" w:rsidRDefault="009F602B" w:rsidP="009F602B">
      <w:pPr>
        <w:pStyle w:val="EndNoteBibliography"/>
        <w:spacing w:after="0"/>
      </w:pPr>
      <w:bookmarkStart w:id="81" w:name="_ENREF_68"/>
      <w:r w:rsidRPr="009F602B">
        <w:t>Rundel, P.W., Gibson, A.C., 2005. Ecological communities and processes in a Mojave Desert ecosystem. Cambridge University Press.</w:t>
      </w:r>
      <w:bookmarkEnd w:id="81"/>
    </w:p>
    <w:p w14:paraId="4929C1A9" w14:textId="77777777" w:rsidR="009F602B" w:rsidRPr="009F602B" w:rsidRDefault="009F602B" w:rsidP="009F602B">
      <w:pPr>
        <w:pStyle w:val="EndNoteBibliography"/>
        <w:spacing w:after="0"/>
      </w:pPr>
      <w:bookmarkStart w:id="82" w:name="_ENREF_69"/>
      <w:r w:rsidRPr="009F602B">
        <w:t>Rutowski, R.L., Alcock, J., 1980. Temporal variation in male copulatory behaviour in the solitary bee Nomadopsis puellae (Hymenoptera: Andrenidae). Behaviour 73, 175-187.</w:t>
      </w:r>
      <w:bookmarkEnd w:id="82"/>
    </w:p>
    <w:p w14:paraId="732A9AFC" w14:textId="77777777" w:rsidR="009F602B" w:rsidRPr="009F602B" w:rsidRDefault="009F602B" w:rsidP="009F602B">
      <w:pPr>
        <w:pStyle w:val="EndNoteBibliography"/>
        <w:spacing w:after="0"/>
      </w:pPr>
      <w:bookmarkStart w:id="83" w:name="_ENREF_70"/>
      <w:r w:rsidRPr="009F602B">
        <w:t>Ruttan, A., Filazzola, A., Lortie, C.J., 2016. Shrub-annual facilitation complexes mediate insect community structure in arid environments. Journal of Arid Environments 134, 1-9.</w:t>
      </w:r>
      <w:bookmarkEnd w:id="83"/>
    </w:p>
    <w:p w14:paraId="74287890" w14:textId="350D95C2" w:rsidR="009F602B" w:rsidRPr="009F602B" w:rsidRDefault="009F602B" w:rsidP="009F602B">
      <w:pPr>
        <w:pStyle w:val="EndNoteBibliography"/>
        <w:spacing w:after="0"/>
      </w:pPr>
      <w:bookmarkStart w:id="84" w:name="_ENREF_71"/>
      <w:r w:rsidRPr="009F602B">
        <w:t>Saul-Gershenz, L., Millar, J., McElfresh, J., 2012. Mojave National Preserve. National Park Service U.S. Department of the Interior. , https://</w:t>
      </w:r>
      <w:hyperlink r:id="rId8" w:history="1">
        <w:r w:rsidRPr="009F602B">
          <w:rPr>
            <w:rStyle w:val="Hyperlink"/>
          </w:rPr>
          <w:t>www.nps.gov/moja/learn/nature/upload/201204MOJAscience.pdf</w:t>
        </w:r>
      </w:hyperlink>
      <w:r w:rsidRPr="009F602B">
        <w:t>.</w:t>
      </w:r>
      <w:bookmarkEnd w:id="84"/>
    </w:p>
    <w:p w14:paraId="5B4B6717" w14:textId="77777777" w:rsidR="009F602B" w:rsidRPr="009F602B" w:rsidRDefault="009F602B" w:rsidP="009F602B">
      <w:pPr>
        <w:pStyle w:val="EndNoteBibliography"/>
        <w:spacing w:after="0"/>
      </w:pPr>
      <w:bookmarkStart w:id="85" w:name="_ENREF_72"/>
      <w:r w:rsidRPr="009F602B">
        <w:t>Schafer, J., Mudrak, E., Haines, C., Parag, H., Moloney, K., Holzapfel, C., 2012. The association of native and non-native annual plants with Larrea tridentata (creosote bush) in the Mojave and Sonoran Deserts. Journal of arid environments 87, 129-135.</w:t>
      </w:r>
      <w:bookmarkEnd w:id="85"/>
    </w:p>
    <w:p w14:paraId="0E4A420C" w14:textId="77777777" w:rsidR="009F602B" w:rsidRPr="009F602B" w:rsidRDefault="009F602B" w:rsidP="009F602B">
      <w:pPr>
        <w:pStyle w:val="EndNoteBibliography"/>
        <w:spacing w:after="0"/>
      </w:pPr>
      <w:bookmarkStart w:id="86" w:name="_ENREF_73"/>
      <w:r w:rsidRPr="009F602B">
        <w:t>Schemske, D.W., 1981. Floral convergence and pollinator sharing in two bee‐pollinated tropical herbs. Ecology 62, 946-954.</w:t>
      </w:r>
      <w:bookmarkEnd w:id="86"/>
    </w:p>
    <w:p w14:paraId="1C430565" w14:textId="77777777" w:rsidR="009F602B" w:rsidRPr="009F602B" w:rsidRDefault="009F602B" w:rsidP="009F602B">
      <w:pPr>
        <w:pStyle w:val="EndNoteBibliography"/>
        <w:spacing w:after="0"/>
      </w:pPr>
      <w:bookmarkStart w:id="87" w:name="_ENREF_74"/>
      <w:r w:rsidRPr="009F602B">
        <w:t>Shavit, O., Dafni, A., Ne'eman, G., 2009. Competition between honeybees (Apis mellifera) and native solitary bees in the Mediterranean region of Israel—Implications for conservation. Israel Journal of Plant Sciences 57, 171-183.</w:t>
      </w:r>
      <w:bookmarkEnd w:id="87"/>
    </w:p>
    <w:p w14:paraId="0E141718" w14:textId="77777777" w:rsidR="009F602B" w:rsidRPr="009F602B" w:rsidRDefault="009F602B" w:rsidP="009F602B">
      <w:pPr>
        <w:pStyle w:val="EndNoteBibliography"/>
        <w:spacing w:after="0"/>
      </w:pPr>
      <w:bookmarkStart w:id="88" w:name="_ENREF_75"/>
      <w:r w:rsidRPr="009F602B">
        <w:t>Simpson, B., Neff, J., Moldenke, A., 1977. Reproductive systems of Larrea. Mabry, T, J,, Hunziker, J, H,, DiFeo, D, R,, jr ed (s). Creosote bush: biology and chemistry of Larrea in the New World deserts. Stroudsburg, Dowden, Hutchinson &amp; Ross Inc, 92-114.</w:t>
      </w:r>
      <w:bookmarkEnd w:id="88"/>
    </w:p>
    <w:p w14:paraId="135B2824" w14:textId="77777777" w:rsidR="009F602B" w:rsidRPr="009F602B" w:rsidRDefault="009F602B" w:rsidP="009F602B">
      <w:pPr>
        <w:pStyle w:val="EndNoteBibliography"/>
        <w:spacing w:after="0"/>
      </w:pPr>
      <w:bookmarkStart w:id="89" w:name="_ENREF_76"/>
      <w:r w:rsidRPr="009F602B">
        <w:t>Simpson, B.B., Neff, J.L., 1987. Pollination Ecology in the Southwest. Aliso: A Journal of Systematic and Evolutionary Botany 11, 417-440.</w:t>
      </w:r>
      <w:bookmarkEnd w:id="89"/>
    </w:p>
    <w:p w14:paraId="7AA9735D" w14:textId="77777777" w:rsidR="009F602B" w:rsidRPr="009F602B" w:rsidRDefault="009F602B" w:rsidP="009F602B">
      <w:pPr>
        <w:pStyle w:val="EndNoteBibliography"/>
        <w:spacing w:after="0"/>
      </w:pPr>
      <w:bookmarkStart w:id="90" w:name="_ENREF_77"/>
      <w:r w:rsidRPr="009F602B">
        <w:t>Sotomayor, D.A., Lortie, C.J., 2015. Indirect interactions in terrestrial plant communities: emerging patterns and research gaps. Ecosphere 6, art103.</w:t>
      </w:r>
      <w:bookmarkEnd w:id="90"/>
    </w:p>
    <w:p w14:paraId="4D9BC37C" w14:textId="77777777" w:rsidR="009F602B" w:rsidRPr="009F602B" w:rsidRDefault="009F602B" w:rsidP="009F602B">
      <w:pPr>
        <w:pStyle w:val="EndNoteBibliography"/>
        <w:spacing w:after="0"/>
      </w:pPr>
      <w:bookmarkStart w:id="91" w:name="_ENREF_78"/>
      <w:r w:rsidRPr="009F602B">
        <w:lastRenderedPageBreak/>
        <w:t>Suzán, H., Nabhan, G.P., Patten, D.T., 1994. Nurse plant and floral biology of a rare night‐blooming cereus, Peniocereus striatus (Brandegee) F. Buxbaum. Conservation Biology 8, 461-470.</w:t>
      </w:r>
      <w:bookmarkEnd w:id="91"/>
    </w:p>
    <w:p w14:paraId="2146C444" w14:textId="77777777" w:rsidR="009F602B" w:rsidRPr="009F602B" w:rsidRDefault="009F602B" w:rsidP="009F602B">
      <w:pPr>
        <w:pStyle w:val="EndNoteBibliography"/>
        <w:spacing w:after="0"/>
      </w:pPr>
      <w:bookmarkStart w:id="92" w:name="_ENREF_79"/>
      <w:r w:rsidRPr="009F602B">
        <w:t>Terry, T.J., Nelson, C.R., 2017. Composition and seasonal abundance of hover flies (Diptera: Syrphidae) at a midelevation site in central Utah. Western North American Naturalist 77, 487-499.</w:t>
      </w:r>
      <w:bookmarkEnd w:id="92"/>
    </w:p>
    <w:p w14:paraId="7338919D" w14:textId="77777777" w:rsidR="009F602B" w:rsidRPr="009F602B" w:rsidRDefault="009F602B" w:rsidP="009F602B">
      <w:pPr>
        <w:pStyle w:val="EndNoteBibliography"/>
        <w:spacing w:after="0"/>
      </w:pPr>
      <w:bookmarkStart w:id="93" w:name="_ENREF_80"/>
      <w:r w:rsidRPr="009F602B">
        <w:t>Teskey, H., Vockeroth, J., Wood, D., 1981. Manual of Nearctic Diptera. Ottawa, Research Branch, Agriculture Canada, Monograph 27.</w:t>
      </w:r>
      <w:bookmarkEnd w:id="93"/>
    </w:p>
    <w:p w14:paraId="39518607" w14:textId="77777777" w:rsidR="009F602B" w:rsidRPr="009F602B" w:rsidRDefault="009F602B" w:rsidP="009F602B">
      <w:pPr>
        <w:pStyle w:val="EndNoteBibliography"/>
        <w:spacing w:after="0"/>
      </w:pPr>
      <w:bookmarkStart w:id="94" w:name="_ENREF_81"/>
      <w:r w:rsidRPr="009F602B">
        <w:t>Thomson, J.D., 1978. Effects of Stand Composition on Insect Visitation in Two-Species Mixtures of Hieracium. American Midland Naturalist 100, 431-440.</w:t>
      </w:r>
      <w:bookmarkEnd w:id="94"/>
    </w:p>
    <w:p w14:paraId="2A9E00E1" w14:textId="77777777" w:rsidR="009F602B" w:rsidRPr="009F602B" w:rsidRDefault="009F602B" w:rsidP="009F602B">
      <w:pPr>
        <w:pStyle w:val="EndNoteBibliography"/>
        <w:spacing w:after="0"/>
      </w:pPr>
      <w:bookmarkStart w:id="95" w:name="_ENREF_82"/>
      <w:r w:rsidRPr="009F602B">
        <w:t>Tielbörger, K., Kadmon, R., 2000. Temporal environmental variation tips the balance between facilitation and interference in desert plants. Ecology 81, 1544-1553.</w:t>
      </w:r>
      <w:bookmarkEnd w:id="95"/>
    </w:p>
    <w:p w14:paraId="5FDC7B40" w14:textId="77777777" w:rsidR="009F602B" w:rsidRPr="009F602B" w:rsidRDefault="009F602B" w:rsidP="009F602B">
      <w:pPr>
        <w:pStyle w:val="EndNoteBibliography"/>
        <w:spacing w:after="0"/>
      </w:pPr>
      <w:bookmarkStart w:id="96" w:name="_ENREF_83"/>
      <w:r w:rsidRPr="009F602B">
        <w:t>Triplehorn, C., Johnson, N.F., 2005. Borror and delong’s introduction to the study of insects. Brooks. Cole, Belmont, California, USA.</w:t>
      </w:r>
      <w:bookmarkEnd w:id="96"/>
    </w:p>
    <w:p w14:paraId="10DCF8B9" w14:textId="77777777" w:rsidR="009F602B" w:rsidRPr="009F602B" w:rsidRDefault="009F602B" w:rsidP="009F602B">
      <w:pPr>
        <w:pStyle w:val="EndNoteBibliography"/>
        <w:spacing w:after="0"/>
      </w:pPr>
      <w:bookmarkStart w:id="97" w:name="_ENREF_84"/>
      <w:r w:rsidRPr="009F602B">
        <w:t>Valiente-Banuet, A., Bolongaro-Crevenna, A., Briones, O., Ezcurra, E., Rosas, M., Nuñez, H., Barnard, G., Vazquez, E., 1991. Spatial relationships between cacti and nurse shrubs in a semi‐arid environment in central Mexico. Journal of Vegetation Science 2, 15-20.</w:t>
      </w:r>
      <w:bookmarkEnd w:id="97"/>
    </w:p>
    <w:p w14:paraId="65C84225" w14:textId="77777777" w:rsidR="009F602B" w:rsidRPr="009F602B" w:rsidRDefault="009F602B" w:rsidP="009F602B">
      <w:pPr>
        <w:pStyle w:val="EndNoteBibliography"/>
        <w:spacing w:after="0"/>
      </w:pPr>
      <w:bookmarkStart w:id="98" w:name="_ENREF_85"/>
      <w:r w:rsidRPr="009F602B">
        <w:t>Valiente‐Banuet, A., Verdú, M., 2007. Facilitation can increase the phylogenetic diversity of plant communities. Ecology letters 10, 1029-1036.</w:t>
      </w:r>
      <w:bookmarkEnd w:id="98"/>
    </w:p>
    <w:p w14:paraId="307FF360" w14:textId="77777777" w:rsidR="009F602B" w:rsidRPr="009F602B" w:rsidRDefault="009F602B" w:rsidP="009F602B">
      <w:pPr>
        <w:pStyle w:val="EndNoteBibliography"/>
        <w:spacing w:after="0"/>
      </w:pPr>
      <w:bookmarkStart w:id="99" w:name="_ENREF_86"/>
      <w:r w:rsidRPr="009F602B">
        <w:t>Vasek, F.C., 1980. Creosote bush: long‐lived clones in the Mojave Desert. American Journal of Botany 67, 246-255.</w:t>
      </w:r>
      <w:bookmarkEnd w:id="99"/>
    </w:p>
    <w:p w14:paraId="0810BC77" w14:textId="77777777" w:rsidR="009F602B" w:rsidRPr="009F602B" w:rsidRDefault="009F602B" w:rsidP="009F602B">
      <w:pPr>
        <w:pStyle w:val="EndNoteBibliography"/>
        <w:spacing w:after="0"/>
      </w:pPr>
      <w:bookmarkStart w:id="100" w:name="_ENREF_87"/>
      <w:r w:rsidRPr="009F602B">
        <w:t>Vockeroth, J., 1992. The flower flies of the subfamily Syrphinae of Canada, Alaska, and Greenland: Diptera, Syrphidae. Agriculture Canada.</w:t>
      </w:r>
      <w:bookmarkEnd w:id="100"/>
    </w:p>
    <w:p w14:paraId="72590A2C" w14:textId="77777777" w:rsidR="009F602B" w:rsidRPr="009F602B" w:rsidRDefault="009F602B" w:rsidP="009F602B">
      <w:pPr>
        <w:pStyle w:val="EndNoteBibliography"/>
        <w:spacing w:after="0"/>
      </w:pPr>
      <w:bookmarkStart w:id="101" w:name="_ENREF_88"/>
      <w:r w:rsidRPr="009F602B">
        <w:t>Wainwright, C.M., 1978. Hymenopteran territoriality and its influences on the pollination ecology of Lupinus arizonicus. The Southwestern Naturalist, 605-615.</w:t>
      </w:r>
      <w:bookmarkEnd w:id="101"/>
    </w:p>
    <w:p w14:paraId="4099FA92" w14:textId="77777777" w:rsidR="009F602B" w:rsidRPr="009F602B" w:rsidRDefault="009F602B" w:rsidP="009F602B">
      <w:pPr>
        <w:pStyle w:val="EndNoteBibliography"/>
        <w:spacing w:after="0"/>
      </w:pPr>
      <w:bookmarkStart w:id="102" w:name="_ENREF_89"/>
      <w:r w:rsidRPr="009F602B">
        <w:t>Waser, N.M., 1986. Flower constancy: definition, cause, and measurement. The American Naturalist 127, 593-603.</w:t>
      </w:r>
      <w:bookmarkEnd w:id="102"/>
    </w:p>
    <w:p w14:paraId="0A5B2B5D" w14:textId="77777777" w:rsidR="009F602B" w:rsidRPr="009F602B" w:rsidRDefault="009F602B" w:rsidP="009F602B">
      <w:pPr>
        <w:pStyle w:val="EndNoteBibliography"/>
        <w:spacing w:after="0"/>
      </w:pPr>
      <w:bookmarkStart w:id="103" w:name="_ENREF_90"/>
      <w:r w:rsidRPr="009F602B">
        <w:t>Wootton, J.T., 1994. The nature and consequences of indirect effects in ecological communities. Annual Review of Ecology and Systematics 25, 443-466.</w:t>
      </w:r>
      <w:bookmarkEnd w:id="103"/>
    </w:p>
    <w:p w14:paraId="42BD266A" w14:textId="77777777" w:rsidR="009F602B" w:rsidRPr="009F602B" w:rsidRDefault="009F602B" w:rsidP="009F602B">
      <w:pPr>
        <w:pStyle w:val="EndNoteBibliography"/>
      </w:pPr>
      <w:bookmarkStart w:id="104" w:name="_ENREF_91"/>
      <w:r w:rsidRPr="009F602B">
        <w:t>Yeaton, R.I., 1978. A cyclical relationship between Larrea tridentata and Opuntia leptocaulis in the northern Chihuahuan Desert. The Journal of Ecology, 651-656.</w:t>
      </w:r>
      <w:bookmarkEnd w:id="104"/>
    </w:p>
    <w:p w14:paraId="08A938C8" w14:textId="6CE25AAA"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1F05C95F" w:rsidR="00D24044" w:rsidRDefault="00D24044">
      <w:pPr>
        <w:rPr>
          <w:ins w:id="105" w:author="zenrunner" w:date="2018-09-11T12:24:00Z"/>
        </w:rPr>
      </w:pPr>
      <w:ins w:id="106" w:author="zenrunner" w:date="2018-09-11T12:24:00Z">
        <w:r>
          <w:br w:type="page"/>
        </w:r>
      </w:ins>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1A37638" w:rsidR="00D24044" w:rsidRDefault="00D24044">
      <w:pPr>
        <w:rPr>
          <w:ins w:id="107" w:author="zenrunner" w:date="2018-09-11T12:24:00Z"/>
        </w:rPr>
      </w:pPr>
      <w:ins w:id="108" w:author="zenrunner" w:date="2018-09-11T12:24:00Z">
        <w:r>
          <w:br w:type="page"/>
        </w:r>
      </w:ins>
    </w:p>
    <w:p w14:paraId="26FB4552" w14:textId="77777777" w:rsidR="000F6F41" w:rsidRDefault="000F6F41" w:rsidP="000F6F41"/>
    <w:p w14:paraId="54F8C695" w14:textId="77777777" w:rsidR="000F6F41" w:rsidRDefault="000F6F41" w:rsidP="000F6F41">
      <w:pPr>
        <w:spacing w:line="240" w:lineRule="auto"/>
      </w:pPr>
      <w:r>
        <w:rPr>
          <w:noProof/>
        </w:rPr>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109F21C0" w:rsidR="00D24044" w:rsidRDefault="00D24044">
      <w:pPr>
        <w:rPr>
          <w:ins w:id="109" w:author="zenrunner" w:date="2018-09-11T12:24:00Z"/>
        </w:rPr>
      </w:pPr>
      <w:ins w:id="110" w:author="zenrunner" w:date="2018-09-11T12:24:00Z">
        <w:r>
          <w:br w:type="page"/>
        </w:r>
      </w:ins>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lastRenderedPageBreak/>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77777777" w:rsidR="000F6F41" w:rsidRDefault="000F6F41" w:rsidP="000F6F41">
      <w:r>
        <w:rPr>
          <w:noProof/>
        </w:rPr>
        <w:lastRenderedPageBreak/>
        <w:drawing>
          <wp:inline distT="0" distB="0" distL="0" distR="0" wp14:anchorId="3F84F183" wp14:editId="6A31FF6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16894042" w14:textId="695D693A" w:rsidR="000F6F41" w:rsidRDefault="00C5000E" w:rsidP="00ED4DC3">
      <w:ins w:id="111" w:author="zenrunner" w:date="2018-09-11T12:23:00Z">
        <w:r>
          <w:t>Instead of facet – use color</w:t>
        </w:r>
        <w:r w:rsidR="00045B82">
          <w:t xml:space="preserve"> so you can compare at each ins</w:t>
        </w:r>
        <w:r>
          <w:t>tance??</w:t>
        </w:r>
      </w:ins>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77777777" w:rsidR="006164D7" w:rsidRDefault="006164D7"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4AD31A32" w14:textId="77777777"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1"/>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1"/>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7C2A183" w14:textId="77777777" w:rsidR="002C73C9" w:rsidRDefault="002C73C9" w:rsidP="006164D7"/>
    <w:p w14:paraId="00BB198D" w14:textId="77777777" w:rsidR="002C73C9" w:rsidRDefault="002C73C9" w:rsidP="006164D7"/>
    <w:p w14:paraId="24CFEC8C" w14:textId="77777777" w:rsidR="002C73C9" w:rsidRDefault="002C73C9" w:rsidP="006164D7"/>
    <w:p w14:paraId="57B284C9" w14:textId="77777777" w:rsidR="002C73C9" w:rsidRDefault="002C73C9" w:rsidP="006164D7"/>
    <w:p w14:paraId="769CF4C3" w14:textId="77777777" w:rsidR="002C73C9" w:rsidRDefault="002C73C9" w:rsidP="006164D7"/>
    <w:p w14:paraId="7E66C7FC" w14:textId="77777777" w:rsidR="002C73C9" w:rsidRDefault="002C73C9" w:rsidP="006164D7"/>
    <w:p w14:paraId="48130528" w14:textId="77777777" w:rsidR="006164D7" w:rsidRDefault="005D4768" w:rsidP="006164D7">
      <w:r>
        <w:lastRenderedPageBreak/>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7777777"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1"/>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shrub)</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in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14:paraId="34E6F55C" w14:textId="77777777" w:rsidR="006164D7" w:rsidRDefault="006164D7" w:rsidP="006164D7"/>
    <w:tbl>
      <w:tblPr>
        <w:tblStyle w:val="PlainTable21"/>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14:paraId="570EABAB"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B5FA58A" w14:textId="77777777" w:rsidR="006164D7" w:rsidRPr="002A3859" w:rsidRDefault="006164D7" w:rsidP="006164D7">
            <w:pPr>
              <w:jc w:val="center"/>
              <w:rPr>
                <w:b w:val="0"/>
              </w:rPr>
            </w:pPr>
          </w:p>
        </w:tc>
        <w:tc>
          <w:tcPr>
            <w:tcW w:w="2575" w:type="dxa"/>
            <w:gridSpan w:val="3"/>
          </w:tcPr>
          <w:p w14:paraId="3F5E4DD0"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1FDC049F"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6AA1C5B"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14:paraId="06AA5C6A"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8DCAC70" w14:textId="77777777" w:rsidR="006164D7" w:rsidRPr="0067077F" w:rsidRDefault="006164D7" w:rsidP="006164D7">
            <w:pPr>
              <w:jc w:val="center"/>
              <w:rPr>
                <w:b w:val="0"/>
                <w:u w:val="single"/>
              </w:rPr>
            </w:pPr>
          </w:p>
        </w:tc>
        <w:tc>
          <w:tcPr>
            <w:tcW w:w="842" w:type="dxa"/>
          </w:tcPr>
          <w:p w14:paraId="74D04569"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14:paraId="7503CF9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2E3FDD33"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14:paraId="6315C56B"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14:paraId="5543762F"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1819BA86"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14:paraId="2E156B2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14:paraId="06BD04D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1C6FC37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14:paraId="28FECD8E" w14:textId="77777777"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50A7FA1E" w14:textId="77777777" w:rsidR="006164D7" w:rsidRPr="004A52D3" w:rsidRDefault="006164D7" w:rsidP="00636DE2">
            <w:pPr>
              <w:jc w:val="center"/>
              <w:rPr>
                <w:sz w:val="20"/>
                <w:szCs w:val="20"/>
              </w:rPr>
            </w:pPr>
            <w:r w:rsidRPr="004A52D3">
              <w:rPr>
                <w:sz w:val="20"/>
                <w:szCs w:val="20"/>
              </w:rPr>
              <w:t>Microsite</w:t>
            </w:r>
          </w:p>
        </w:tc>
        <w:tc>
          <w:tcPr>
            <w:tcW w:w="842" w:type="dxa"/>
          </w:tcPr>
          <w:p w14:paraId="57331FCC"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5F57B936" w14:textId="77777777"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4369403B"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37D1FBB0" w14:textId="77777777"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0DB16A21"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A4129A2"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60E72E26"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1FE26324"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4B020EC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14:paraId="1A093599"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2207675" w14:textId="77777777" w:rsidR="006164D7" w:rsidRPr="004A52D3" w:rsidRDefault="006164D7" w:rsidP="00636DE2">
            <w:pPr>
              <w:jc w:val="center"/>
              <w:rPr>
                <w:sz w:val="20"/>
                <w:szCs w:val="20"/>
              </w:rPr>
            </w:pPr>
            <w:r w:rsidRPr="004A52D3">
              <w:rPr>
                <w:sz w:val="20"/>
                <w:szCs w:val="20"/>
              </w:rPr>
              <w:t>Blooming</w:t>
            </w:r>
          </w:p>
        </w:tc>
        <w:tc>
          <w:tcPr>
            <w:tcW w:w="842" w:type="dxa"/>
          </w:tcPr>
          <w:p w14:paraId="426D5759"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77BCB9EF"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1E360667"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19A06B92" w14:textId="77777777"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3A4B84D3"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7E3362BF"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14604043"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4B8DFC04"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210A0FB4"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14:paraId="45880130" w14:textId="77777777" w:rsidTr="004A52D3">
        <w:tc>
          <w:tcPr>
            <w:cnfStyle w:val="001000000000" w:firstRow="0" w:lastRow="0" w:firstColumn="1" w:lastColumn="0" w:oddVBand="0" w:evenVBand="0" w:oddHBand="0" w:evenHBand="0" w:firstRowFirstColumn="0" w:firstRowLastColumn="0" w:lastRowFirstColumn="0" w:lastRowLastColumn="0"/>
            <w:tcW w:w="1710" w:type="dxa"/>
          </w:tcPr>
          <w:p w14:paraId="6E59F3D0" w14:textId="77777777"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14:paraId="0BEB6C79" w14:textId="77777777"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61AD25D0"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4A907DD2"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2437B24A"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07BF81ED"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58E807AF"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587BB351"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1C9B161A"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04AB9799"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45E38C3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0DA2600A" w14:textId="77777777"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14:paraId="294B0BB1" w14:textId="77777777"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1A2753"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1A2753"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lastRenderedPageBreak/>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1A2753"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lastRenderedPageBreak/>
        <w:t>Appendix B</w:t>
      </w:r>
    </w:p>
    <w:p w14:paraId="2C1F38C8" w14:textId="77777777" w:rsidR="00193054" w:rsidRDefault="003B5479" w:rsidP="00193054">
      <w:r>
        <w:t xml:space="preserve">Model selection from results of Table 1 and full model of Table 3.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77777777"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77777777" w:rsidR="006813CE" w:rsidRDefault="006813CE" w:rsidP="006813CE"/>
    <w:p w14:paraId="3F057DD9" w14:textId="77777777" w:rsidR="00174190" w:rsidRDefault="00174190" w:rsidP="00ED4DC3">
      <w:pPr>
        <w:rPr>
          <w:rFonts w:eastAsia="Times New Roman"/>
          <w:color w:val="000000"/>
        </w:rPr>
      </w:pPr>
    </w:p>
    <w:p w14:paraId="50B9C8CB" w14:textId="77777777" w:rsidR="003B5479" w:rsidRDefault="003B5479" w:rsidP="003B5479">
      <w:r>
        <w:lastRenderedPageBreak/>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777777" w:rsidR="003B5479" w:rsidRDefault="003B5479"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77777777"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14:paraId="216F0986" w14:textId="77777777"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14:paraId="3BCD2BA7" w14:textId="77777777"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1"/>
        <w:tblW w:w="0" w:type="auto"/>
        <w:tblLook w:val="0620" w:firstRow="1" w:lastRow="0" w:firstColumn="0" w:lastColumn="0" w:noHBand="1" w:noVBand="1"/>
      </w:tblPr>
      <w:tblGrid>
        <w:gridCol w:w="2515"/>
        <w:gridCol w:w="1355"/>
        <w:gridCol w:w="1800"/>
        <w:gridCol w:w="1480"/>
        <w:gridCol w:w="1850"/>
      </w:tblGrid>
      <w:tr w:rsidR="00E31824" w14:paraId="014F5018" w14:textId="77777777" w:rsidTr="002138D0">
        <w:trPr>
          <w:cnfStyle w:val="100000000000" w:firstRow="1" w:lastRow="0" w:firstColumn="0" w:lastColumn="0" w:oddVBand="0" w:evenVBand="0" w:oddHBand="0" w:evenHBand="0" w:firstRowFirstColumn="0" w:firstRowLastColumn="0" w:lastRowFirstColumn="0" w:lastRowLastColumn="0"/>
        </w:trPr>
        <w:tc>
          <w:tcPr>
            <w:tcW w:w="2515" w:type="dxa"/>
          </w:tcPr>
          <w:p w14:paraId="49107491"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14:paraId="1754C2C8" w14:textId="77777777" w:rsidR="00E31824" w:rsidRDefault="00E31824" w:rsidP="002F53AD">
            <w:pPr>
              <w:jc w:val="center"/>
            </w:pPr>
            <w:r>
              <w:t>Estimate</w:t>
            </w:r>
          </w:p>
        </w:tc>
        <w:tc>
          <w:tcPr>
            <w:tcW w:w="1800" w:type="dxa"/>
          </w:tcPr>
          <w:p w14:paraId="29C13FE9" w14:textId="77777777" w:rsidR="00E31824" w:rsidRDefault="00E31824" w:rsidP="002F53AD">
            <w:pPr>
              <w:jc w:val="center"/>
            </w:pPr>
            <w:r>
              <w:t>SE</w:t>
            </w:r>
          </w:p>
        </w:tc>
        <w:tc>
          <w:tcPr>
            <w:tcW w:w="1480" w:type="dxa"/>
          </w:tcPr>
          <w:p w14:paraId="75BD8B88" w14:textId="77777777" w:rsidR="00E31824" w:rsidRDefault="00E31824" w:rsidP="002F53AD">
            <w:pPr>
              <w:jc w:val="center"/>
            </w:pPr>
            <w:r>
              <w:t>Z</w:t>
            </w:r>
          </w:p>
        </w:tc>
        <w:tc>
          <w:tcPr>
            <w:tcW w:w="1850" w:type="dxa"/>
          </w:tcPr>
          <w:p w14:paraId="039EE1F6" w14:textId="77777777" w:rsidR="00E31824" w:rsidRDefault="00E31824" w:rsidP="002F53AD">
            <w:pPr>
              <w:jc w:val="center"/>
            </w:pPr>
            <w:r>
              <w:t>p</w:t>
            </w:r>
          </w:p>
        </w:tc>
      </w:tr>
      <w:tr w:rsidR="00E31824" w14:paraId="321955BD" w14:textId="77777777" w:rsidTr="002138D0">
        <w:tc>
          <w:tcPr>
            <w:tcW w:w="2515" w:type="dxa"/>
          </w:tcPr>
          <w:p w14:paraId="5AC0654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21F98C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14:paraId="7D83F2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14:paraId="49F5CD5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14:paraId="75D2C696"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14:paraId="5F23805D" w14:textId="77777777" w:rsidTr="002138D0">
        <w:tc>
          <w:tcPr>
            <w:tcW w:w="2515" w:type="dxa"/>
          </w:tcPr>
          <w:p w14:paraId="10FB073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0950440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14:paraId="674EE78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14:paraId="59162E1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14:paraId="42F22934"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14:paraId="4F389846" w14:textId="77777777" w:rsidTr="002138D0">
        <w:tc>
          <w:tcPr>
            <w:tcW w:w="2515" w:type="dxa"/>
          </w:tcPr>
          <w:p w14:paraId="70004CC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14:paraId="568E0B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14:paraId="2256DAE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14:paraId="7918D43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14:paraId="48931FD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14:paraId="5910EEF4" w14:textId="77777777" w:rsidTr="002138D0">
        <w:tc>
          <w:tcPr>
            <w:tcW w:w="2515" w:type="dxa"/>
          </w:tcPr>
          <w:p w14:paraId="49369F3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14:paraId="4F8760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14:paraId="178215C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14:paraId="7489AB2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14:paraId="60773AA0"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14:paraId="1BAB901B" w14:textId="77777777" w:rsidTr="002138D0">
        <w:tc>
          <w:tcPr>
            <w:tcW w:w="2515" w:type="dxa"/>
          </w:tcPr>
          <w:p w14:paraId="79ABF6E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14:paraId="552B19B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14:paraId="718549D4"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14:paraId="216E428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14:paraId="1DFA0557"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14:paraId="4B1E3C77" w14:textId="77777777" w:rsidTr="002138D0">
        <w:tc>
          <w:tcPr>
            <w:tcW w:w="2515" w:type="dxa"/>
          </w:tcPr>
          <w:p w14:paraId="1FC429D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14:paraId="4384C76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14:paraId="57E2DF7C"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14:paraId="35A477C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14:paraId="0194F8ED"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14:paraId="62028D0D" w14:textId="77777777" w:rsidR="00E31824" w:rsidRDefault="00E31824" w:rsidP="00E31824"/>
    <w:p w14:paraId="16EA1FA4" w14:textId="77777777"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14:paraId="2ECC89FB" w14:textId="77777777"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77D62CE2" w14:textId="77777777"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E31824" w14:paraId="3AD4DFBA" w14:textId="77777777" w:rsidTr="002F53AD">
        <w:trPr>
          <w:cnfStyle w:val="100000000000" w:firstRow="1" w:lastRow="0" w:firstColumn="0" w:lastColumn="0" w:oddVBand="0" w:evenVBand="0" w:oddHBand="0" w:evenHBand="0" w:firstRowFirstColumn="0" w:firstRowLastColumn="0" w:lastRowFirstColumn="0" w:lastRowLastColumn="0"/>
        </w:trPr>
        <w:tc>
          <w:tcPr>
            <w:tcW w:w="2515" w:type="dxa"/>
          </w:tcPr>
          <w:p w14:paraId="6E84DDF9"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7A448DAB" w14:textId="77777777" w:rsidR="00E31824" w:rsidRDefault="00E31824" w:rsidP="002F53AD">
            <w:pPr>
              <w:jc w:val="center"/>
            </w:pPr>
            <w:r>
              <w:t>Estimate</w:t>
            </w:r>
          </w:p>
        </w:tc>
        <w:tc>
          <w:tcPr>
            <w:tcW w:w="1558" w:type="dxa"/>
          </w:tcPr>
          <w:p w14:paraId="32FBCED6" w14:textId="77777777" w:rsidR="00E31824" w:rsidRDefault="00E31824" w:rsidP="002F53AD">
            <w:pPr>
              <w:jc w:val="center"/>
            </w:pPr>
            <w:r>
              <w:t>SE</w:t>
            </w:r>
          </w:p>
        </w:tc>
        <w:tc>
          <w:tcPr>
            <w:tcW w:w="1559" w:type="dxa"/>
          </w:tcPr>
          <w:p w14:paraId="013AA902" w14:textId="77777777" w:rsidR="00E31824" w:rsidRDefault="00E31824" w:rsidP="002F53AD">
            <w:pPr>
              <w:jc w:val="center"/>
            </w:pPr>
            <w:r>
              <w:t>Z</w:t>
            </w:r>
          </w:p>
        </w:tc>
        <w:tc>
          <w:tcPr>
            <w:tcW w:w="1559" w:type="dxa"/>
          </w:tcPr>
          <w:p w14:paraId="42726D38" w14:textId="77777777" w:rsidR="00E31824" w:rsidRDefault="00E31824" w:rsidP="002F53AD">
            <w:pPr>
              <w:jc w:val="center"/>
            </w:pPr>
            <w:r>
              <w:t>p</w:t>
            </w:r>
          </w:p>
        </w:tc>
      </w:tr>
      <w:tr w:rsidR="00E31824" w14:paraId="2D38CA21" w14:textId="77777777" w:rsidTr="002F53AD">
        <w:tc>
          <w:tcPr>
            <w:tcW w:w="2515" w:type="dxa"/>
          </w:tcPr>
          <w:p w14:paraId="1397B47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DF3278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14:paraId="344027E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14:paraId="1C47BC29"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070A3250"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14:paraId="057ABE4E" w14:textId="77777777" w:rsidTr="002F53AD">
        <w:tc>
          <w:tcPr>
            <w:tcW w:w="2515" w:type="dxa"/>
          </w:tcPr>
          <w:p w14:paraId="76AF2E2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9896F2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14:paraId="687AB40A"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14:paraId="4659C14B"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7C59360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44EBCD36" w14:textId="77777777" w:rsidTr="002F53AD">
        <w:tc>
          <w:tcPr>
            <w:tcW w:w="2515" w:type="dxa"/>
          </w:tcPr>
          <w:p w14:paraId="50E3714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407E954D"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14:paraId="53328E4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14:paraId="558820F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6264826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13C35238" w14:textId="77777777" w:rsidTr="002F53AD">
        <w:tc>
          <w:tcPr>
            <w:tcW w:w="2515" w:type="dxa"/>
          </w:tcPr>
          <w:p w14:paraId="252C6D0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345E97C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14:paraId="2BF1940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14:paraId="6DC85EC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3AE8E5C4"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348E7622" w14:textId="77777777" w:rsidTr="002F53AD">
        <w:tc>
          <w:tcPr>
            <w:tcW w:w="2515" w:type="dxa"/>
          </w:tcPr>
          <w:p w14:paraId="4735E2CB"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794A654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14:paraId="361C455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14:paraId="759CC77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1A9DD8AF"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14:paraId="7A147999" w14:textId="77777777" w:rsidTr="002F53AD">
        <w:tc>
          <w:tcPr>
            <w:tcW w:w="2515" w:type="dxa"/>
          </w:tcPr>
          <w:p w14:paraId="5856D7E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6A5CC2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14:paraId="7195CB1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14:paraId="1A9CD972"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0E4EA4C9"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14:paraId="7E89E6D4" w14:textId="211B73D1"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58E1FD" w14:textId="77777777" w:rsidR="001A2753" w:rsidRDefault="001A2753" w:rsidP="00E82973">
      <w:pPr>
        <w:spacing w:after="0" w:line="240" w:lineRule="auto"/>
      </w:pPr>
      <w:r>
        <w:separator/>
      </w:r>
    </w:p>
  </w:endnote>
  <w:endnote w:type="continuationSeparator" w:id="0">
    <w:p w14:paraId="640078AC" w14:textId="77777777" w:rsidR="001A2753" w:rsidRDefault="001A2753"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B96EC0" w14:textId="77777777" w:rsidR="001A2753" w:rsidRDefault="001A2753" w:rsidP="00E82973">
      <w:pPr>
        <w:spacing w:after="0" w:line="240" w:lineRule="auto"/>
      </w:pPr>
      <w:r>
        <w:separator/>
      </w:r>
    </w:p>
  </w:footnote>
  <w:footnote w:type="continuationSeparator" w:id="0">
    <w:p w14:paraId="4ACC11FA" w14:textId="77777777" w:rsidR="001A2753" w:rsidRDefault="001A2753"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89&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6005"/>
    <w:rsid w:val="0001769C"/>
    <w:rsid w:val="00017B00"/>
    <w:rsid w:val="00021693"/>
    <w:rsid w:val="000220DA"/>
    <w:rsid w:val="00025219"/>
    <w:rsid w:val="0002609A"/>
    <w:rsid w:val="00026C56"/>
    <w:rsid w:val="0003076A"/>
    <w:rsid w:val="00031660"/>
    <w:rsid w:val="000318B5"/>
    <w:rsid w:val="000327C0"/>
    <w:rsid w:val="00032F51"/>
    <w:rsid w:val="00036294"/>
    <w:rsid w:val="0004122F"/>
    <w:rsid w:val="00045B82"/>
    <w:rsid w:val="0004758E"/>
    <w:rsid w:val="00047F7F"/>
    <w:rsid w:val="00051285"/>
    <w:rsid w:val="00051B2E"/>
    <w:rsid w:val="00051D07"/>
    <w:rsid w:val="00052F27"/>
    <w:rsid w:val="000538E5"/>
    <w:rsid w:val="00054E33"/>
    <w:rsid w:val="00055CCB"/>
    <w:rsid w:val="00060278"/>
    <w:rsid w:val="00060842"/>
    <w:rsid w:val="00062E4F"/>
    <w:rsid w:val="00064D45"/>
    <w:rsid w:val="00065309"/>
    <w:rsid w:val="000661F0"/>
    <w:rsid w:val="00066537"/>
    <w:rsid w:val="00066CB1"/>
    <w:rsid w:val="00066DDD"/>
    <w:rsid w:val="00066EEA"/>
    <w:rsid w:val="000705AA"/>
    <w:rsid w:val="0007112A"/>
    <w:rsid w:val="00074051"/>
    <w:rsid w:val="0007687C"/>
    <w:rsid w:val="0008065C"/>
    <w:rsid w:val="0008110A"/>
    <w:rsid w:val="0008571F"/>
    <w:rsid w:val="00085ED2"/>
    <w:rsid w:val="000864E2"/>
    <w:rsid w:val="00086F3A"/>
    <w:rsid w:val="00086FAA"/>
    <w:rsid w:val="000924A6"/>
    <w:rsid w:val="00092721"/>
    <w:rsid w:val="00093A34"/>
    <w:rsid w:val="00094C99"/>
    <w:rsid w:val="0009574D"/>
    <w:rsid w:val="00095AF0"/>
    <w:rsid w:val="00097D82"/>
    <w:rsid w:val="000A01F2"/>
    <w:rsid w:val="000A0F2F"/>
    <w:rsid w:val="000A41C5"/>
    <w:rsid w:val="000A42AE"/>
    <w:rsid w:val="000A445C"/>
    <w:rsid w:val="000A5345"/>
    <w:rsid w:val="000A6AE4"/>
    <w:rsid w:val="000A6F94"/>
    <w:rsid w:val="000B2215"/>
    <w:rsid w:val="000B30AD"/>
    <w:rsid w:val="000B3F99"/>
    <w:rsid w:val="000B5711"/>
    <w:rsid w:val="000B6B96"/>
    <w:rsid w:val="000B7824"/>
    <w:rsid w:val="000C0C21"/>
    <w:rsid w:val="000C14B2"/>
    <w:rsid w:val="000C15B1"/>
    <w:rsid w:val="000C18FD"/>
    <w:rsid w:val="000C32A3"/>
    <w:rsid w:val="000C3CFB"/>
    <w:rsid w:val="000C4F48"/>
    <w:rsid w:val="000C57C4"/>
    <w:rsid w:val="000C7685"/>
    <w:rsid w:val="000D19E4"/>
    <w:rsid w:val="000D1E96"/>
    <w:rsid w:val="000D2637"/>
    <w:rsid w:val="000D28A0"/>
    <w:rsid w:val="000D3971"/>
    <w:rsid w:val="000D4F99"/>
    <w:rsid w:val="000D5390"/>
    <w:rsid w:val="000E1331"/>
    <w:rsid w:val="000E1927"/>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F41"/>
    <w:rsid w:val="000F6F48"/>
    <w:rsid w:val="000F77F5"/>
    <w:rsid w:val="001002EB"/>
    <w:rsid w:val="00100A55"/>
    <w:rsid w:val="0010224B"/>
    <w:rsid w:val="00103941"/>
    <w:rsid w:val="0010420D"/>
    <w:rsid w:val="0010779D"/>
    <w:rsid w:val="001079BE"/>
    <w:rsid w:val="001131F5"/>
    <w:rsid w:val="00113395"/>
    <w:rsid w:val="001141CE"/>
    <w:rsid w:val="00116B2E"/>
    <w:rsid w:val="00117EC0"/>
    <w:rsid w:val="00120D56"/>
    <w:rsid w:val="00120F70"/>
    <w:rsid w:val="001213CB"/>
    <w:rsid w:val="001232CF"/>
    <w:rsid w:val="00123786"/>
    <w:rsid w:val="00124A83"/>
    <w:rsid w:val="00124B75"/>
    <w:rsid w:val="00125170"/>
    <w:rsid w:val="00126C9F"/>
    <w:rsid w:val="00132C0B"/>
    <w:rsid w:val="001332DA"/>
    <w:rsid w:val="001333B4"/>
    <w:rsid w:val="001339B7"/>
    <w:rsid w:val="001339FA"/>
    <w:rsid w:val="00133EC6"/>
    <w:rsid w:val="0013510E"/>
    <w:rsid w:val="0013664C"/>
    <w:rsid w:val="00136B4C"/>
    <w:rsid w:val="00140351"/>
    <w:rsid w:val="00141686"/>
    <w:rsid w:val="00141A12"/>
    <w:rsid w:val="00141DFA"/>
    <w:rsid w:val="001432EE"/>
    <w:rsid w:val="00143451"/>
    <w:rsid w:val="00144206"/>
    <w:rsid w:val="00144DF1"/>
    <w:rsid w:val="0014622A"/>
    <w:rsid w:val="0014749D"/>
    <w:rsid w:val="00147C34"/>
    <w:rsid w:val="001513BC"/>
    <w:rsid w:val="00151EF9"/>
    <w:rsid w:val="001526C6"/>
    <w:rsid w:val="00153E44"/>
    <w:rsid w:val="001552A5"/>
    <w:rsid w:val="001556B0"/>
    <w:rsid w:val="00155A6C"/>
    <w:rsid w:val="0015677D"/>
    <w:rsid w:val="001578B1"/>
    <w:rsid w:val="00161D6B"/>
    <w:rsid w:val="00162017"/>
    <w:rsid w:val="00162BF2"/>
    <w:rsid w:val="001633A5"/>
    <w:rsid w:val="00163F96"/>
    <w:rsid w:val="00165702"/>
    <w:rsid w:val="00166563"/>
    <w:rsid w:val="00166E77"/>
    <w:rsid w:val="00170E95"/>
    <w:rsid w:val="00171D81"/>
    <w:rsid w:val="00172CFB"/>
    <w:rsid w:val="00174190"/>
    <w:rsid w:val="0017450D"/>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1148"/>
    <w:rsid w:val="00191474"/>
    <w:rsid w:val="0019206A"/>
    <w:rsid w:val="00193054"/>
    <w:rsid w:val="00193537"/>
    <w:rsid w:val="00194E58"/>
    <w:rsid w:val="00195F74"/>
    <w:rsid w:val="001A12A6"/>
    <w:rsid w:val="001A1BB6"/>
    <w:rsid w:val="001A2753"/>
    <w:rsid w:val="001A3AFA"/>
    <w:rsid w:val="001A3BED"/>
    <w:rsid w:val="001A407A"/>
    <w:rsid w:val="001A4317"/>
    <w:rsid w:val="001A79D1"/>
    <w:rsid w:val="001B2AA7"/>
    <w:rsid w:val="001B4908"/>
    <w:rsid w:val="001B5118"/>
    <w:rsid w:val="001B682A"/>
    <w:rsid w:val="001B755B"/>
    <w:rsid w:val="001C0D9F"/>
    <w:rsid w:val="001C1891"/>
    <w:rsid w:val="001C2200"/>
    <w:rsid w:val="001C2DFE"/>
    <w:rsid w:val="001C368F"/>
    <w:rsid w:val="001C3A12"/>
    <w:rsid w:val="001C451F"/>
    <w:rsid w:val="001C6858"/>
    <w:rsid w:val="001C7812"/>
    <w:rsid w:val="001D1064"/>
    <w:rsid w:val="001D1603"/>
    <w:rsid w:val="001D1EBB"/>
    <w:rsid w:val="001D3B32"/>
    <w:rsid w:val="001D4163"/>
    <w:rsid w:val="001D47AD"/>
    <w:rsid w:val="001D47FA"/>
    <w:rsid w:val="001D5345"/>
    <w:rsid w:val="001D5967"/>
    <w:rsid w:val="001D6819"/>
    <w:rsid w:val="001D77C9"/>
    <w:rsid w:val="001E2F62"/>
    <w:rsid w:val="001E3034"/>
    <w:rsid w:val="001E4D6C"/>
    <w:rsid w:val="001F125D"/>
    <w:rsid w:val="001F2A3D"/>
    <w:rsid w:val="001F43F0"/>
    <w:rsid w:val="001F56B0"/>
    <w:rsid w:val="001F703F"/>
    <w:rsid w:val="00200B0F"/>
    <w:rsid w:val="00200D6D"/>
    <w:rsid w:val="00202548"/>
    <w:rsid w:val="0020327D"/>
    <w:rsid w:val="002032F8"/>
    <w:rsid w:val="00203C44"/>
    <w:rsid w:val="00205876"/>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25181"/>
    <w:rsid w:val="00226C22"/>
    <w:rsid w:val="00227292"/>
    <w:rsid w:val="00227446"/>
    <w:rsid w:val="00233425"/>
    <w:rsid w:val="00237054"/>
    <w:rsid w:val="00237BBD"/>
    <w:rsid w:val="002403B6"/>
    <w:rsid w:val="0024088A"/>
    <w:rsid w:val="002420E0"/>
    <w:rsid w:val="00242BA2"/>
    <w:rsid w:val="0024336C"/>
    <w:rsid w:val="0024691B"/>
    <w:rsid w:val="00251223"/>
    <w:rsid w:val="00251C75"/>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38CC"/>
    <w:rsid w:val="002743B5"/>
    <w:rsid w:val="00274B48"/>
    <w:rsid w:val="002753D7"/>
    <w:rsid w:val="002802F3"/>
    <w:rsid w:val="00280601"/>
    <w:rsid w:val="002808AC"/>
    <w:rsid w:val="00281034"/>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33C"/>
    <w:rsid w:val="002A3E0F"/>
    <w:rsid w:val="002A3E17"/>
    <w:rsid w:val="002A5E54"/>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D00C2"/>
    <w:rsid w:val="002D2719"/>
    <w:rsid w:val="002D2F30"/>
    <w:rsid w:val="002D2FA3"/>
    <w:rsid w:val="002D48C8"/>
    <w:rsid w:val="002D54FB"/>
    <w:rsid w:val="002D5FDB"/>
    <w:rsid w:val="002D6D44"/>
    <w:rsid w:val="002D733F"/>
    <w:rsid w:val="002E017E"/>
    <w:rsid w:val="002E1596"/>
    <w:rsid w:val="002E1744"/>
    <w:rsid w:val="002E1C51"/>
    <w:rsid w:val="002E3387"/>
    <w:rsid w:val="002E4BF3"/>
    <w:rsid w:val="002E61F9"/>
    <w:rsid w:val="002E7858"/>
    <w:rsid w:val="002F12D2"/>
    <w:rsid w:val="002F1E04"/>
    <w:rsid w:val="002F242F"/>
    <w:rsid w:val="002F39A4"/>
    <w:rsid w:val="002F53AD"/>
    <w:rsid w:val="002F5481"/>
    <w:rsid w:val="002F63CD"/>
    <w:rsid w:val="002F7980"/>
    <w:rsid w:val="003019E7"/>
    <w:rsid w:val="0030341E"/>
    <w:rsid w:val="003034EA"/>
    <w:rsid w:val="00305C55"/>
    <w:rsid w:val="0031331D"/>
    <w:rsid w:val="00314984"/>
    <w:rsid w:val="00314985"/>
    <w:rsid w:val="00314C86"/>
    <w:rsid w:val="003158EA"/>
    <w:rsid w:val="00315F3A"/>
    <w:rsid w:val="00315F5C"/>
    <w:rsid w:val="00316F39"/>
    <w:rsid w:val="0032010B"/>
    <w:rsid w:val="0032084C"/>
    <w:rsid w:val="00321736"/>
    <w:rsid w:val="00321CD3"/>
    <w:rsid w:val="00322193"/>
    <w:rsid w:val="0032252D"/>
    <w:rsid w:val="00323AE9"/>
    <w:rsid w:val="00323ECC"/>
    <w:rsid w:val="0032496D"/>
    <w:rsid w:val="00325924"/>
    <w:rsid w:val="0032632B"/>
    <w:rsid w:val="00330A8F"/>
    <w:rsid w:val="00332060"/>
    <w:rsid w:val="00332121"/>
    <w:rsid w:val="003324BC"/>
    <w:rsid w:val="00332596"/>
    <w:rsid w:val="003333D9"/>
    <w:rsid w:val="003352DC"/>
    <w:rsid w:val="0034237C"/>
    <w:rsid w:val="00343E52"/>
    <w:rsid w:val="0035192F"/>
    <w:rsid w:val="0035240C"/>
    <w:rsid w:val="0035289A"/>
    <w:rsid w:val="00353035"/>
    <w:rsid w:val="00354C9D"/>
    <w:rsid w:val="0035696E"/>
    <w:rsid w:val="00356BDB"/>
    <w:rsid w:val="00356F0E"/>
    <w:rsid w:val="00357E6C"/>
    <w:rsid w:val="00357EA3"/>
    <w:rsid w:val="00360105"/>
    <w:rsid w:val="00361D56"/>
    <w:rsid w:val="003625DA"/>
    <w:rsid w:val="0036272C"/>
    <w:rsid w:val="003674E7"/>
    <w:rsid w:val="00372608"/>
    <w:rsid w:val="003733D1"/>
    <w:rsid w:val="0037341F"/>
    <w:rsid w:val="00374585"/>
    <w:rsid w:val="00374C73"/>
    <w:rsid w:val="003761D6"/>
    <w:rsid w:val="00376684"/>
    <w:rsid w:val="00377232"/>
    <w:rsid w:val="00377C16"/>
    <w:rsid w:val="00380EA2"/>
    <w:rsid w:val="003816DB"/>
    <w:rsid w:val="00382C7C"/>
    <w:rsid w:val="00382FED"/>
    <w:rsid w:val="00383159"/>
    <w:rsid w:val="00384FC4"/>
    <w:rsid w:val="00386F34"/>
    <w:rsid w:val="00391B5D"/>
    <w:rsid w:val="003929E6"/>
    <w:rsid w:val="00392CC5"/>
    <w:rsid w:val="00394FBB"/>
    <w:rsid w:val="00396E3D"/>
    <w:rsid w:val="003A062B"/>
    <w:rsid w:val="003A239E"/>
    <w:rsid w:val="003A3F0D"/>
    <w:rsid w:val="003A44D0"/>
    <w:rsid w:val="003A5047"/>
    <w:rsid w:val="003A5AEA"/>
    <w:rsid w:val="003B10A7"/>
    <w:rsid w:val="003B1744"/>
    <w:rsid w:val="003B184A"/>
    <w:rsid w:val="003B37FB"/>
    <w:rsid w:val="003B5479"/>
    <w:rsid w:val="003B6FAC"/>
    <w:rsid w:val="003B7688"/>
    <w:rsid w:val="003C08A3"/>
    <w:rsid w:val="003C0E16"/>
    <w:rsid w:val="003C31A0"/>
    <w:rsid w:val="003C69DA"/>
    <w:rsid w:val="003C7005"/>
    <w:rsid w:val="003D178A"/>
    <w:rsid w:val="003D5314"/>
    <w:rsid w:val="003D576D"/>
    <w:rsid w:val="003D67FB"/>
    <w:rsid w:val="003D6EAB"/>
    <w:rsid w:val="003E00B3"/>
    <w:rsid w:val="003E099F"/>
    <w:rsid w:val="003E0D81"/>
    <w:rsid w:val="003E1811"/>
    <w:rsid w:val="003E1E61"/>
    <w:rsid w:val="003E4152"/>
    <w:rsid w:val="003E48AD"/>
    <w:rsid w:val="003F074A"/>
    <w:rsid w:val="003F180D"/>
    <w:rsid w:val="003F1979"/>
    <w:rsid w:val="003F2523"/>
    <w:rsid w:val="003F263E"/>
    <w:rsid w:val="003F3BC9"/>
    <w:rsid w:val="003F3D1B"/>
    <w:rsid w:val="003F467B"/>
    <w:rsid w:val="003F4856"/>
    <w:rsid w:val="003F7F68"/>
    <w:rsid w:val="00400D11"/>
    <w:rsid w:val="004012A4"/>
    <w:rsid w:val="004020B2"/>
    <w:rsid w:val="00407020"/>
    <w:rsid w:val="004143CC"/>
    <w:rsid w:val="0041560D"/>
    <w:rsid w:val="0041593F"/>
    <w:rsid w:val="0041669C"/>
    <w:rsid w:val="00417A15"/>
    <w:rsid w:val="00420319"/>
    <w:rsid w:val="004206D1"/>
    <w:rsid w:val="00421423"/>
    <w:rsid w:val="00424BDF"/>
    <w:rsid w:val="0042551A"/>
    <w:rsid w:val="00425D30"/>
    <w:rsid w:val="004268A8"/>
    <w:rsid w:val="0042771C"/>
    <w:rsid w:val="00427CBB"/>
    <w:rsid w:val="00427F8A"/>
    <w:rsid w:val="00434127"/>
    <w:rsid w:val="00435B8C"/>
    <w:rsid w:val="00436C2B"/>
    <w:rsid w:val="00440D99"/>
    <w:rsid w:val="004412BC"/>
    <w:rsid w:val="00441462"/>
    <w:rsid w:val="004422A3"/>
    <w:rsid w:val="00443C1E"/>
    <w:rsid w:val="00444BEA"/>
    <w:rsid w:val="004458E5"/>
    <w:rsid w:val="00445F94"/>
    <w:rsid w:val="00446089"/>
    <w:rsid w:val="00446485"/>
    <w:rsid w:val="004471FF"/>
    <w:rsid w:val="0045062A"/>
    <w:rsid w:val="00450D79"/>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3E5"/>
    <w:rsid w:val="004669A4"/>
    <w:rsid w:val="004708A1"/>
    <w:rsid w:val="00470C81"/>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255"/>
    <w:rsid w:val="00497DCE"/>
    <w:rsid w:val="004A0473"/>
    <w:rsid w:val="004A06C3"/>
    <w:rsid w:val="004A0DC6"/>
    <w:rsid w:val="004A23B3"/>
    <w:rsid w:val="004A3324"/>
    <w:rsid w:val="004A335E"/>
    <w:rsid w:val="004A52D3"/>
    <w:rsid w:val="004A5724"/>
    <w:rsid w:val="004A7D29"/>
    <w:rsid w:val="004B25E3"/>
    <w:rsid w:val="004B2F48"/>
    <w:rsid w:val="004B323F"/>
    <w:rsid w:val="004B4330"/>
    <w:rsid w:val="004B45F7"/>
    <w:rsid w:val="004B603E"/>
    <w:rsid w:val="004B6CF1"/>
    <w:rsid w:val="004B7910"/>
    <w:rsid w:val="004C2C45"/>
    <w:rsid w:val="004C3320"/>
    <w:rsid w:val="004C3AD7"/>
    <w:rsid w:val="004C47AD"/>
    <w:rsid w:val="004C510F"/>
    <w:rsid w:val="004C656D"/>
    <w:rsid w:val="004C6BBA"/>
    <w:rsid w:val="004D0FE3"/>
    <w:rsid w:val="004D128F"/>
    <w:rsid w:val="004D17FD"/>
    <w:rsid w:val="004D207D"/>
    <w:rsid w:val="004D279E"/>
    <w:rsid w:val="004D3DEB"/>
    <w:rsid w:val="004D43E8"/>
    <w:rsid w:val="004D4794"/>
    <w:rsid w:val="004D4AA9"/>
    <w:rsid w:val="004D5CBA"/>
    <w:rsid w:val="004D71EE"/>
    <w:rsid w:val="004E1FA1"/>
    <w:rsid w:val="004E38AE"/>
    <w:rsid w:val="004E43A7"/>
    <w:rsid w:val="004E5844"/>
    <w:rsid w:val="004E76B2"/>
    <w:rsid w:val="004F0679"/>
    <w:rsid w:val="004F1A07"/>
    <w:rsid w:val="004F2E0D"/>
    <w:rsid w:val="004F588D"/>
    <w:rsid w:val="004F660B"/>
    <w:rsid w:val="004F6798"/>
    <w:rsid w:val="0050114E"/>
    <w:rsid w:val="0050262F"/>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4067A"/>
    <w:rsid w:val="005412A1"/>
    <w:rsid w:val="005425B8"/>
    <w:rsid w:val="005430C6"/>
    <w:rsid w:val="0054375F"/>
    <w:rsid w:val="00543C87"/>
    <w:rsid w:val="005454A6"/>
    <w:rsid w:val="005467B8"/>
    <w:rsid w:val="005476A8"/>
    <w:rsid w:val="00547940"/>
    <w:rsid w:val="00550D6D"/>
    <w:rsid w:val="0055316F"/>
    <w:rsid w:val="00554FC4"/>
    <w:rsid w:val="00555773"/>
    <w:rsid w:val="00555C52"/>
    <w:rsid w:val="00555EB8"/>
    <w:rsid w:val="0055748B"/>
    <w:rsid w:val="005600FB"/>
    <w:rsid w:val="00561F91"/>
    <w:rsid w:val="0056306C"/>
    <w:rsid w:val="00563FE2"/>
    <w:rsid w:val="0056436E"/>
    <w:rsid w:val="00566963"/>
    <w:rsid w:val="00566A7E"/>
    <w:rsid w:val="00566FC5"/>
    <w:rsid w:val="00572CB3"/>
    <w:rsid w:val="005738EF"/>
    <w:rsid w:val="00573E0F"/>
    <w:rsid w:val="00574DB5"/>
    <w:rsid w:val="00574F26"/>
    <w:rsid w:val="00574F85"/>
    <w:rsid w:val="00574F95"/>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B0BE8"/>
    <w:rsid w:val="005B32C5"/>
    <w:rsid w:val="005B5D06"/>
    <w:rsid w:val="005B7355"/>
    <w:rsid w:val="005B785D"/>
    <w:rsid w:val="005B787C"/>
    <w:rsid w:val="005B7D33"/>
    <w:rsid w:val="005C06E6"/>
    <w:rsid w:val="005D216D"/>
    <w:rsid w:val="005D29E7"/>
    <w:rsid w:val="005D32A0"/>
    <w:rsid w:val="005D32E7"/>
    <w:rsid w:val="005D42B4"/>
    <w:rsid w:val="005D4768"/>
    <w:rsid w:val="005D5F73"/>
    <w:rsid w:val="005E01B7"/>
    <w:rsid w:val="005E1F51"/>
    <w:rsid w:val="005E23FD"/>
    <w:rsid w:val="005E3967"/>
    <w:rsid w:val="005E3BA0"/>
    <w:rsid w:val="005E6218"/>
    <w:rsid w:val="005E672D"/>
    <w:rsid w:val="005E6D1A"/>
    <w:rsid w:val="005E7AAA"/>
    <w:rsid w:val="005E7E8F"/>
    <w:rsid w:val="005F066B"/>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4689"/>
    <w:rsid w:val="00625030"/>
    <w:rsid w:val="00625C53"/>
    <w:rsid w:val="00625FE7"/>
    <w:rsid w:val="0063198A"/>
    <w:rsid w:val="00632618"/>
    <w:rsid w:val="00634992"/>
    <w:rsid w:val="00634C76"/>
    <w:rsid w:val="006366DA"/>
    <w:rsid w:val="00636DE2"/>
    <w:rsid w:val="006406F4"/>
    <w:rsid w:val="006419B7"/>
    <w:rsid w:val="00643122"/>
    <w:rsid w:val="00643D97"/>
    <w:rsid w:val="006451E7"/>
    <w:rsid w:val="0064572F"/>
    <w:rsid w:val="00647206"/>
    <w:rsid w:val="00651E4E"/>
    <w:rsid w:val="0065371A"/>
    <w:rsid w:val="006546EC"/>
    <w:rsid w:val="00654AC4"/>
    <w:rsid w:val="00655777"/>
    <w:rsid w:val="00656301"/>
    <w:rsid w:val="006576DB"/>
    <w:rsid w:val="0066022C"/>
    <w:rsid w:val="00661853"/>
    <w:rsid w:val="006640B9"/>
    <w:rsid w:val="006658CA"/>
    <w:rsid w:val="00666C14"/>
    <w:rsid w:val="00667605"/>
    <w:rsid w:val="00670181"/>
    <w:rsid w:val="00672602"/>
    <w:rsid w:val="0067289D"/>
    <w:rsid w:val="00675161"/>
    <w:rsid w:val="00676FC2"/>
    <w:rsid w:val="00677A8A"/>
    <w:rsid w:val="006813CE"/>
    <w:rsid w:val="00681684"/>
    <w:rsid w:val="00681703"/>
    <w:rsid w:val="0068265E"/>
    <w:rsid w:val="00682F5C"/>
    <w:rsid w:val="006832EB"/>
    <w:rsid w:val="00684D1D"/>
    <w:rsid w:val="006854CA"/>
    <w:rsid w:val="00685D40"/>
    <w:rsid w:val="00685D90"/>
    <w:rsid w:val="006861EF"/>
    <w:rsid w:val="00693EB7"/>
    <w:rsid w:val="0069528F"/>
    <w:rsid w:val="00696D62"/>
    <w:rsid w:val="00697B93"/>
    <w:rsid w:val="006A05E4"/>
    <w:rsid w:val="006A11BB"/>
    <w:rsid w:val="006A2FDF"/>
    <w:rsid w:val="006A47D7"/>
    <w:rsid w:val="006A4A92"/>
    <w:rsid w:val="006A6C7F"/>
    <w:rsid w:val="006A703F"/>
    <w:rsid w:val="006A73AD"/>
    <w:rsid w:val="006B0614"/>
    <w:rsid w:val="006B3FAA"/>
    <w:rsid w:val="006C23A6"/>
    <w:rsid w:val="006C41F9"/>
    <w:rsid w:val="006C461C"/>
    <w:rsid w:val="006C6B4A"/>
    <w:rsid w:val="006D4B10"/>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6F6F5C"/>
    <w:rsid w:val="007009F1"/>
    <w:rsid w:val="007028F5"/>
    <w:rsid w:val="00702B5D"/>
    <w:rsid w:val="007031D6"/>
    <w:rsid w:val="00705799"/>
    <w:rsid w:val="00706E5F"/>
    <w:rsid w:val="00707592"/>
    <w:rsid w:val="0071130C"/>
    <w:rsid w:val="00713413"/>
    <w:rsid w:val="007135B0"/>
    <w:rsid w:val="00713F27"/>
    <w:rsid w:val="00714073"/>
    <w:rsid w:val="00716C5E"/>
    <w:rsid w:val="00717F8F"/>
    <w:rsid w:val="00720781"/>
    <w:rsid w:val="00722E8D"/>
    <w:rsid w:val="0072317D"/>
    <w:rsid w:val="00723317"/>
    <w:rsid w:val="00724BD3"/>
    <w:rsid w:val="00724E13"/>
    <w:rsid w:val="0072624F"/>
    <w:rsid w:val="00727557"/>
    <w:rsid w:val="00727785"/>
    <w:rsid w:val="00730D6E"/>
    <w:rsid w:val="007321E0"/>
    <w:rsid w:val="007325BC"/>
    <w:rsid w:val="007328D0"/>
    <w:rsid w:val="007341E3"/>
    <w:rsid w:val="00741BD6"/>
    <w:rsid w:val="00744FE4"/>
    <w:rsid w:val="00745FD2"/>
    <w:rsid w:val="00746197"/>
    <w:rsid w:val="007516B8"/>
    <w:rsid w:val="00753EBF"/>
    <w:rsid w:val="00755060"/>
    <w:rsid w:val="007567B4"/>
    <w:rsid w:val="007569BC"/>
    <w:rsid w:val="0075722A"/>
    <w:rsid w:val="00760238"/>
    <w:rsid w:val="0076124F"/>
    <w:rsid w:val="00761E2D"/>
    <w:rsid w:val="007630B0"/>
    <w:rsid w:val="0076315E"/>
    <w:rsid w:val="0076329E"/>
    <w:rsid w:val="00763856"/>
    <w:rsid w:val="007638E6"/>
    <w:rsid w:val="00766A25"/>
    <w:rsid w:val="00767ADD"/>
    <w:rsid w:val="00767E62"/>
    <w:rsid w:val="00770017"/>
    <w:rsid w:val="00772E71"/>
    <w:rsid w:val="007734BF"/>
    <w:rsid w:val="00774322"/>
    <w:rsid w:val="00774AE5"/>
    <w:rsid w:val="0077694F"/>
    <w:rsid w:val="00776A53"/>
    <w:rsid w:val="00781365"/>
    <w:rsid w:val="00781ABE"/>
    <w:rsid w:val="00781CC3"/>
    <w:rsid w:val="007824FB"/>
    <w:rsid w:val="00783C70"/>
    <w:rsid w:val="00783DC4"/>
    <w:rsid w:val="007858C7"/>
    <w:rsid w:val="00786056"/>
    <w:rsid w:val="007862B9"/>
    <w:rsid w:val="00793AA4"/>
    <w:rsid w:val="00793DFF"/>
    <w:rsid w:val="00793E14"/>
    <w:rsid w:val="007940A5"/>
    <w:rsid w:val="007A155B"/>
    <w:rsid w:val="007A2185"/>
    <w:rsid w:val="007A3489"/>
    <w:rsid w:val="007A4538"/>
    <w:rsid w:val="007A50BC"/>
    <w:rsid w:val="007A5104"/>
    <w:rsid w:val="007A5DC0"/>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5D5C"/>
    <w:rsid w:val="007C6188"/>
    <w:rsid w:val="007C7338"/>
    <w:rsid w:val="007D1B20"/>
    <w:rsid w:val="007D310B"/>
    <w:rsid w:val="007D3711"/>
    <w:rsid w:val="007D3BB8"/>
    <w:rsid w:val="007D5C50"/>
    <w:rsid w:val="007D6FEE"/>
    <w:rsid w:val="007D7E44"/>
    <w:rsid w:val="007E05D5"/>
    <w:rsid w:val="007E20DF"/>
    <w:rsid w:val="007E6EB6"/>
    <w:rsid w:val="007F05D1"/>
    <w:rsid w:val="007F0D55"/>
    <w:rsid w:val="007F106C"/>
    <w:rsid w:val="007F133C"/>
    <w:rsid w:val="007F1A9F"/>
    <w:rsid w:val="007F1C73"/>
    <w:rsid w:val="007F28D8"/>
    <w:rsid w:val="007F31D9"/>
    <w:rsid w:val="007F3741"/>
    <w:rsid w:val="007F3851"/>
    <w:rsid w:val="007F64F6"/>
    <w:rsid w:val="007F7498"/>
    <w:rsid w:val="007F7F4B"/>
    <w:rsid w:val="0080222B"/>
    <w:rsid w:val="0080394C"/>
    <w:rsid w:val="00805752"/>
    <w:rsid w:val="0080661B"/>
    <w:rsid w:val="00806825"/>
    <w:rsid w:val="00811889"/>
    <w:rsid w:val="00811EBB"/>
    <w:rsid w:val="00813388"/>
    <w:rsid w:val="00814034"/>
    <w:rsid w:val="00814B43"/>
    <w:rsid w:val="008171DA"/>
    <w:rsid w:val="00820FFD"/>
    <w:rsid w:val="008217E8"/>
    <w:rsid w:val="00830812"/>
    <w:rsid w:val="008319B5"/>
    <w:rsid w:val="00831E03"/>
    <w:rsid w:val="008362A1"/>
    <w:rsid w:val="00840A9B"/>
    <w:rsid w:val="008421D2"/>
    <w:rsid w:val="008431BC"/>
    <w:rsid w:val="00844B3D"/>
    <w:rsid w:val="00844F12"/>
    <w:rsid w:val="00845339"/>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72823"/>
    <w:rsid w:val="00874ABF"/>
    <w:rsid w:val="008757B5"/>
    <w:rsid w:val="0088300F"/>
    <w:rsid w:val="00883748"/>
    <w:rsid w:val="008906A8"/>
    <w:rsid w:val="00890B0D"/>
    <w:rsid w:val="00890E72"/>
    <w:rsid w:val="00892248"/>
    <w:rsid w:val="008928D2"/>
    <w:rsid w:val="0089305F"/>
    <w:rsid w:val="0089323A"/>
    <w:rsid w:val="00893996"/>
    <w:rsid w:val="00897A78"/>
    <w:rsid w:val="008A2F1D"/>
    <w:rsid w:val="008A3031"/>
    <w:rsid w:val="008A44A9"/>
    <w:rsid w:val="008A470A"/>
    <w:rsid w:val="008A7BDF"/>
    <w:rsid w:val="008B3334"/>
    <w:rsid w:val="008B5642"/>
    <w:rsid w:val="008B5BB6"/>
    <w:rsid w:val="008B6AAD"/>
    <w:rsid w:val="008B6D65"/>
    <w:rsid w:val="008C48D4"/>
    <w:rsid w:val="008C52D8"/>
    <w:rsid w:val="008C5662"/>
    <w:rsid w:val="008C5D19"/>
    <w:rsid w:val="008C6876"/>
    <w:rsid w:val="008D167B"/>
    <w:rsid w:val="008D57E4"/>
    <w:rsid w:val="008D6131"/>
    <w:rsid w:val="008D7F90"/>
    <w:rsid w:val="008E0F20"/>
    <w:rsid w:val="008E3E9B"/>
    <w:rsid w:val="008E41FC"/>
    <w:rsid w:val="008E484D"/>
    <w:rsid w:val="008E4AF0"/>
    <w:rsid w:val="008E7C5D"/>
    <w:rsid w:val="008F2DF8"/>
    <w:rsid w:val="008F3DB3"/>
    <w:rsid w:val="008F4C58"/>
    <w:rsid w:val="008F4F7B"/>
    <w:rsid w:val="008F50CC"/>
    <w:rsid w:val="00901050"/>
    <w:rsid w:val="009010F2"/>
    <w:rsid w:val="00901BA2"/>
    <w:rsid w:val="00903B34"/>
    <w:rsid w:val="009044AD"/>
    <w:rsid w:val="00904B5E"/>
    <w:rsid w:val="00904F89"/>
    <w:rsid w:val="00905783"/>
    <w:rsid w:val="00906E7A"/>
    <w:rsid w:val="00907F21"/>
    <w:rsid w:val="00910681"/>
    <w:rsid w:val="00910FFE"/>
    <w:rsid w:val="00912AD9"/>
    <w:rsid w:val="0091399E"/>
    <w:rsid w:val="00913C25"/>
    <w:rsid w:val="0091494C"/>
    <w:rsid w:val="009154D5"/>
    <w:rsid w:val="009156E1"/>
    <w:rsid w:val="00916D9E"/>
    <w:rsid w:val="00917019"/>
    <w:rsid w:val="00920325"/>
    <w:rsid w:val="00920C7D"/>
    <w:rsid w:val="00923743"/>
    <w:rsid w:val="00923A48"/>
    <w:rsid w:val="00924F6E"/>
    <w:rsid w:val="00926CA1"/>
    <w:rsid w:val="009273DE"/>
    <w:rsid w:val="009273E7"/>
    <w:rsid w:val="009309CC"/>
    <w:rsid w:val="00930D4D"/>
    <w:rsid w:val="00932334"/>
    <w:rsid w:val="009325D3"/>
    <w:rsid w:val="00934480"/>
    <w:rsid w:val="009377C8"/>
    <w:rsid w:val="00942361"/>
    <w:rsid w:val="00942CFD"/>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9A5"/>
    <w:rsid w:val="00976294"/>
    <w:rsid w:val="00976E28"/>
    <w:rsid w:val="00981912"/>
    <w:rsid w:val="009869CF"/>
    <w:rsid w:val="00987284"/>
    <w:rsid w:val="00987918"/>
    <w:rsid w:val="00992C0C"/>
    <w:rsid w:val="00992D28"/>
    <w:rsid w:val="00992E64"/>
    <w:rsid w:val="009934EB"/>
    <w:rsid w:val="00994095"/>
    <w:rsid w:val="009953AD"/>
    <w:rsid w:val="00997FB7"/>
    <w:rsid w:val="009A2838"/>
    <w:rsid w:val="009A2A14"/>
    <w:rsid w:val="009A5626"/>
    <w:rsid w:val="009A56A1"/>
    <w:rsid w:val="009A78DE"/>
    <w:rsid w:val="009B04E1"/>
    <w:rsid w:val="009B0ED7"/>
    <w:rsid w:val="009B1245"/>
    <w:rsid w:val="009B247A"/>
    <w:rsid w:val="009B2C40"/>
    <w:rsid w:val="009B4254"/>
    <w:rsid w:val="009B4982"/>
    <w:rsid w:val="009B58FD"/>
    <w:rsid w:val="009B777A"/>
    <w:rsid w:val="009C1DE1"/>
    <w:rsid w:val="009C5284"/>
    <w:rsid w:val="009C5CF4"/>
    <w:rsid w:val="009C5D73"/>
    <w:rsid w:val="009C654E"/>
    <w:rsid w:val="009C74B3"/>
    <w:rsid w:val="009C79E1"/>
    <w:rsid w:val="009C7F0B"/>
    <w:rsid w:val="009D139D"/>
    <w:rsid w:val="009D21C4"/>
    <w:rsid w:val="009D2353"/>
    <w:rsid w:val="009D294B"/>
    <w:rsid w:val="009D372C"/>
    <w:rsid w:val="009D38E9"/>
    <w:rsid w:val="009D4984"/>
    <w:rsid w:val="009D4B36"/>
    <w:rsid w:val="009D5841"/>
    <w:rsid w:val="009E1E49"/>
    <w:rsid w:val="009E1F42"/>
    <w:rsid w:val="009E3250"/>
    <w:rsid w:val="009E4DA0"/>
    <w:rsid w:val="009E6032"/>
    <w:rsid w:val="009E6870"/>
    <w:rsid w:val="009E7102"/>
    <w:rsid w:val="009E7343"/>
    <w:rsid w:val="009F0816"/>
    <w:rsid w:val="009F2D63"/>
    <w:rsid w:val="009F59F6"/>
    <w:rsid w:val="009F5FB9"/>
    <w:rsid w:val="009F602B"/>
    <w:rsid w:val="00A02089"/>
    <w:rsid w:val="00A0209F"/>
    <w:rsid w:val="00A02C13"/>
    <w:rsid w:val="00A02D68"/>
    <w:rsid w:val="00A037F9"/>
    <w:rsid w:val="00A03BD2"/>
    <w:rsid w:val="00A04F3A"/>
    <w:rsid w:val="00A0557B"/>
    <w:rsid w:val="00A06E69"/>
    <w:rsid w:val="00A1048B"/>
    <w:rsid w:val="00A10EA3"/>
    <w:rsid w:val="00A11E7D"/>
    <w:rsid w:val="00A127DA"/>
    <w:rsid w:val="00A12D61"/>
    <w:rsid w:val="00A134AB"/>
    <w:rsid w:val="00A168E7"/>
    <w:rsid w:val="00A212F9"/>
    <w:rsid w:val="00A22549"/>
    <w:rsid w:val="00A22B92"/>
    <w:rsid w:val="00A26687"/>
    <w:rsid w:val="00A273ED"/>
    <w:rsid w:val="00A27789"/>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63E3"/>
    <w:rsid w:val="00A57371"/>
    <w:rsid w:val="00A57E00"/>
    <w:rsid w:val="00A602F9"/>
    <w:rsid w:val="00A60E2F"/>
    <w:rsid w:val="00A61F48"/>
    <w:rsid w:val="00A64AC2"/>
    <w:rsid w:val="00A658D8"/>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B2A"/>
    <w:rsid w:val="00A84D31"/>
    <w:rsid w:val="00A85C93"/>
    <w:rsid w:val="00A872DA"/>
    <w:rsid w:val="00A87B86"/>
    <w:rsid w:val="00A9165B"/>
    <w:rsid w:val="00A921AB"/>
    <w:rsid w:val="00A92A44"/>
    <w:rsid w:val="00A9331B"/>
    <w:rsid w:val="00A934AC"/>
    <w:rsid w:val="00A94C25"/>
    <w:rsid w:val="00A94D57"/>
    <w:rsid w:val="00A94DFD"/>
    <w:rsid w:val="00A95B02"/>
    <w:rsid w:val="00AA033E"/>
    <w:rsid w:val="00AA08FB"/>
    <w:rsid w:val="00AA0936"/>
    <w:rsid w:val="00AA0E81"/>
    <w:rsid w:val="00AA1239"/>
    <w:rsid w:val="00AA21F0"/>
    <w:rsid w:val="00AA22CE"/>
    <w:rsid w:val="00AA3928"/>
    <w:rsid w:val="00AA5AC2"/>
    <w:rsid w:val="00AA68D6"/>
    <w:rsid w:val="00AB0C26"/>
    <w:rsid w:val="00AB5355"/>
    <w:rsid w:val="00AB739B"/>
    <w:rsid w:val="00AB7897"/>
    <w:rsid w:val="00AB7DF0"/>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39EA"/>
    <w:rsid w:val="00AF5EFC"/>
    <w:rsid w:val="00AF5F23"/>
    <w:rsid w:val="00AF6AA7"/>
    <w:rsid w:val="00B00DD6"/>
    <w:rsid w:val="00B012F2"/>
    <w:rsid w:val="00B01748"/>
    <w:rsid w:val="00B01777"/>
    <w:rsid w:val="00B02895"/>
    <w:rsid w:val="00B029EA"/>
    <w:rsid w:val="00B02A60"/>
    <w:rsid w:val="00B036FB"/>
    <w:rsid w:val="00B03F58"/>
    <w:rsid w:val="00B06231"/>
    <w:rsid w:val="00B06EF1"/>
    <w:rsid w:val="00B074F1"/>
    <w:rsid w:val="00B11EC9"/>
    <w:rsid w:val="00B11F98"/>
    <w:rsid w:val="00B145C7"/>
    <w:rsid w:val="00B15237"/>
    <w:rsid w:val="00B15460"/>
    <w:rsid w:val="00B157A8"/>
    <w:rsid w:val="00B17C4D"/>
    <w:rsid w:val="00B209CF"/>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09E9"/>
    <w:rsid w:val="00B53707"/>
    <w:rsid w:val="00B5381F"/>
    <w:rsid w:val="00B5465F"/>
    <w:rsid w:val="00B55CE3"/>
    <w:rsid w:val="00B56180"/>
    <w:rsid w:val="00B60B95"/>
    <w:rsid w:val="00B622BB"/>
    <w:rsid w:val="00B63BCB"/>
    <w:rsid w:val="00B64046"/>
    <w:rsid w:val="00B647FA"/>
    <w:rsid w:val="00B64AD0"/>
    <w:rsid w:val="00B64F61"/>
    <w:rsid w:val="00B6701E"/>
    <w:rsid w:val="00B67A8E"/>
    <w:rsid w:val="00B72444"/>
    <w:rsid w:val="00B7274D"/>
    <w:rsid w:val="00B73292"/>
    <w:rsid w:val="00B74B05"/>
    <w:rsid w:val="00B7796B"/>
    <w:rsid w:val="00B80EB8"/>
    <w:rsid w:val="00B80FA6"/>
    <w:rsid w:val="00B81275"/>
    <w:rsid w:val="00B81455"/>
    <w:rsid w:val="00B81D3A"/>
    <w:rsid w:val="00B82A1E"/>
    <w:rsid w:val="00B83C73"/>
    <w:rsid w:val="00B84F32"/>
    <w:rsid w:val="00B85192"/>
    <w:rsid w:val="00B86602"/>
    <w:rsid w:val="00B874AC"/>
    <w:rsid w:val="00B87FCA"/>
    <w:rsid w:val="00B90697"/>
    <w:rsid w:val="00B91F7E"/>
    <w:rsid w:val="00B94DFB"/>
    <w:rsid w:val="00B95C88"/>
    <w:rsid w:val="00B961D3"/>
    <w:rsid w:val="00B96BF1"/>
    <w:rsid w:val="00BA49CF"/>
    <w:rsid w:val="00BA4D33"/>
    <w:rsid w:val="00BA5800"/>
    <w:rsid w:val="00BA61B8"/>
    <w:rsid w:val="00BA7B1C"/>
    <w:rsid w:val="00BB0984"/>
    <w:rsid w:val="00BB4656"/>
    <w:rsid w:val="00BB5BDF"/>
    <w:rsid w:val="00BB7F37"/>
    <w:rsid w:val="00BC015D"/>
    <w:rsid w:val="00BC3132"/>
    <w:rsid w:val="00BC3449"/>
    <w:rsid w:val="00BC5C62"/>
    <w:rsid w:val="00BC6D29"/>
    <w:rsid w:val="00BC7C76"/>
    <w:rsid w:val="00BC7CCF"/>
    <w:rsid w:val="00BD0BDE"/>
    <w:rsid w:val="00BD1383"/>
    <w:rsid w:val="00BD1516"/>
    <w:rsid w:val="00BD3EE0"/>
    <w:rsid w:val="00BD4BEC"/>
    <w:rsid w:val="00BD4CCB"/>
    <w:rsid w:val="00BD6D43"/>
    <w:rsid w:val="00BD724C"/>
    <w:rsid w:val="00BE0DE2"/>
    <w:rsid w:val="00BE243A"/>
    <w:rsid w:val="00BE30E6"/>
    <w:rsid w:val="00BE36F8"/>
    <w:rsid w:val="00BE3702"/>
    <w:rsid w:val="00BE67B9"/>
    <w:rsid w:val="00BE7919"/>
    <w:rsid w:val="00BF076C"/>
    <w:rsid w:val="00BF10C4"/>
    <w:rsid w:val="00BF177E"/>
    <w:rsid w:val="00BF3790"/>
    <w:rsid w:val="00BF37FE"/>
    <w:rsid w:val="00BF5A9A"/>
    <w:rsid w:val="00BF5C6A"/>
    <w:rsid w:val="00BF6D97"/>
    <w:rsid w:val="00BF7120"/>
    <w:rsid w:val="00BF74FF"/>
    <w:rsid w:val="00C020B4"/>
    <w:rsid w:val="00C04BF1"/>
    <w:rsid w:val="00C10AAE"/>
    <w:rsid w:val="00C115B4"/>
    <w:rsid w:val="00C12BDD"/>
    <w:rsid w:val="00C16FF5"/>
    <w:rsid w:val="00C205E9"/>
    <w:rsid w:val="00C210D3"/>
    <w:rsid w:val="00C2177F"/>
    <w:rsid w:val="00C231BE"/>
    <w:rsid w:val="00C25173"/>
    <w:rsid w:val="00C251F0"/>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6B3E"/>
    <w:rsid w:val="00C57907"/>
    <w:rsid w:val="00C62BBE"/>
    <w:rsid w:val="00C6412F"/>
    <w:rsid w:val="00C649A8"/>
    <w:rsid w:val="00C6649C"/>
    <w:rsid w:val="00C70D3A"/>
    <w:rsid w:val="00C71081"/>
    <w:rsid w:val="00C7284D"/>
    <w:rsid w:val="00C7427D"/>
    <w:rsid w:val="00C75707"/>
    <w:rsid w:val="00C75751"/>
    <w:rsid w:val="00C81C12"/>
    <w:rsid w:val="00C82D57"/>
    <w:rsid w:val="00C83EF1"/>
    <w:rsid w:val="00C842C6"/>
    <w:rsid w:val="00C85807"/>
    <w:rsid w:val="00C85D5D"/>
    <w:rsid w:val="00C86BC5"/>
    <w:rsid w:val="00C8731B"/>
    <w:rsid w:val="00C9051D"/>
    <w:rsid w:val="00C908A6"/>
    <w:rsid w:val="00C90F26"/>
    <w:rsid w:val="00C93D29"/>
    <w:rsid w:val="00C93DDD"/>
    <w:rsid w:val="00C94E39"/>
    <w:rsid w:val="00C952F8"/>
    <w:rsid w:val="00CA33F9"/>
    <w:rsid w:val="00CA405C"/>
    <w:rsid w:val="00CA722D"/>
    <w:rsid w:val="00CA7FC6"/>
    <w:rsid w:val="00CB1234"/>
    <w:rsid w:val="00CB1F6C"/>
    <w:rsid w:val="00CB4121"/>
    <w:rsid w:val="00CB665C"/>
    <w:rsid w:val="00CB6702"/>
    <w:rsid w:val="00CB6E0B"/>
    <w:rsid w:val="00CC0591"/>
    <w:rsid w:val="00CC0CD0"/>
    <w:rsid w:val="00CC0F91"/>
    <w:rsid w:val="00CC26BA"/>
    <w:rsid w:val="00CC40D5"/>
    <w:rsid w:val="00CC54A1"/>
    <w:rsid w:val="00CC611D"/>
    <w:rsid w:val="00CC6E2A"/>
    <w:rsid w:val="00CC717B"/>
    <w:rsid w:val="00CD1821"/>
    <w:rsid w:val="00CD1A86"/>
    <w:rsid w:val="00CD1B1C"/>
    <w:rsid w:val="00CD23BE"/>
    <w:rsid w:val="00CD2597"/>
    <w:rsid w:val="00CD495C"/>
    <w:rsid w:val="00CD541B"/>
    <w:rsid w:val="00CD6DB6"/>
    <w:rsid w:val="00CD7187"/>
    <w:rsid w:val="00CE06CC"/>
    <w:rsid w:val="00CE0A81"/>
    <w:rsid w:val="00CE0CF0"/>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CF6C2A"/>
    <w:rsid w:val="00D00CEA"/>
    <w:rsid w:val="00D0306E"/>
    <w:rsid w:val="00D03FB7"/>
    <w:rsid w:val="00D049A6"/>
    <w:rsid w:val="00D0505F"/>
    <w:rsid w:val="00D05B00"/>
    <w:rsid w:val="00D0670D"/>
    <w:rsid w:val="00D070CE"/>
    <w:rsid w:val="00D13E32"/>
    <w:rsid w:val="00D14DCE"/>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94D"/>
    <w:rsid w:val="00D350CB"/>
    <w:rsid w:val="00D36947"/>
    <w:rsid w:val="00D37289"/>
    <w:rsid w:val="00D3728C"/>
    <w:rsid w:val="00D37B20"/>
    <w:rsid w:val="00D40381"/>
    <w:rsid w:val="00D41A4E"/>
    <w:rsid w:val="00D437F5"/>
    <w:rsid w:val="00D43B4C"/>
    <w:rsid w:val="00D44097"/>
    <w:rsid w:val="00D463A0"/>
    <w:rsid w:val="00D4745C"/>
    <w:rsid w:val="00D51033"/>
    <w:rsid w:val="00D516EB"/>
    <w:rsid w:val="00D52249"/>
    <w:rsid w:val="00D52F2C"/>
    <w:rsid w:val="00D54BAA"/>
    <w:rsid w:val="00D55D2E"/>
    <w:rsid w:val="00D567D1"/>
    <w:rsid w:val="00D60677"/>
    <w:rsid w:val="00D6217B"/>
    <w:rsid w:val="00D6250C"/>
    <w:rsid w:val="00D63F7C"/>
    <w:rsid w:val="00D649B9"/>
    <w:rsid w:val="00D66889"/>
    <w:rsid w:val="00D701FD"/>
    <w:rsid w:val="00D724B4"/>
    <w:rsid w:val="00D7348A"/>
    <w:rsid w:val="00D757D8"/>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3CA"/>
    <w:rsid w:val="00D93208"/>
    <w:rsid w:val="00D945BD"/>
    <w:rsid w:val="00D9460D"/>
    <w:rsid w:val="00D97412"/>
    <w:rsid w:val="00DA24A9"/>
    <w:rsid w:val="00DA2A88"/>
    <w:rsid w:val="00DA321A"/>
    <w:rsid w:val="00DA3280"/>
    <w:rsid w:val="00DA344A"/>
    <w:rsid w:val="00DA781F"/>
    <w:rsid w:val="00DB0B02"/>
    <w:rsid w:val="00DB0CAD"/>
    <w:rsid w:val="00DB0D64"/>
    <w:rsid w:val="00DB1858"/>
    <w:rsid w:val="00DB2DDC"/>
    <w:rsid w:val="00DB5757"/>
    <w:rsid w:val="00DB59BA"/>
    <w:rsid w:val="00DB6135"/>
    <w:rsid w:val="00DB6F56"/>
    <w:rsid w:val="00DB72E3"/>
    <w:rsid w:val="00DC06FC"/>
    <w:rsid w:val="00DC0C1E"/>
    <w:rsid w:val="00DC18FB"/>
    <w:rsid w:val="00DC2086"/>
    <w:rsid w:val="00DC517C"/>
    <w:rsid w:val="00DC7D41"/>
    <w:rsid w:val="00DD05E0"/>
    <w:rsid w:val="00DD0851"/>
    <w:rsid w:val="00DD2733"/>
    <w:rsid w:val="00DD3DBA"/>
    <w:rsid w:val="00DD42DA"/>
    <w:rsid w:val="00DD4481"/>
    <w:rsid w:val="00DD7896"/>
    <w:rsid w:val="00DD7992"/>
    <w:rsid w:val="00DE356D"/>
    <w:rsid w:val="00DE358C"/>
    <w:rsid w:val="00DE3CA4"/>
    <w:rsid w:val="00DE4F7F"/>
    <w:rsid w:val="00DE5C3B"/>
    <w:rsid w:val="00DE6AA7"/>
    <w:rsid w:val="00DF05E1"/>
    <w:rsid w:val="00DF1AA8"/>
    <w:rsid w:val="00DF3BD6"/>
    <w:rsid w:val="00E01B47"/>
    <w:rsid w:val="00E0494C"/>
    <w:rsid w:val="00E11AC6"/>
    <w:rsid w:val="00E159A9"/>
    <w:rsid w:val="00E16159"/>
    <w:rsid w:val="00E162DE"/>
    <w:rsid w:val="00E164F4"/>
    <w:rsid w:val="00E17763"/>
    <w:rsid w:val="00E20414"/>
    <w:rsid w:val="00E20E21"/>
    <w:rsid w:val="00E21B3D"/>
    <w:rsid w:val="00E22311"/>
    <w:rsid w:val="00E22B9E"/>
    <w:rsid w:val="00E24083"/>
    <w:rsid w:val="00E2430A"/>
    <w:rsid w:val="00E250D5"/>
    <w:rsid w:val="00E25877"/>
    <w:rsid w:val="00E25DA1"/>
    <w:rsid w:val="00E31824"/>
    <w:rsid w:val="00E31FD5"/>
    <w:rsid w:val="00E3586A"/>
    <w:rsid w:val="00E35A55"/>
    <w:rsid w:val="00E35D14"/>
    <w:rsid w:val="00E35D78"/>
    <w:rsid w:val="00E37267"/>
    <w:rsid w:val="00E42D05"/>
    <w:rsid w:val="00E43825"/>
    <w:rsid w:val="00E44E27"/>
    <w:rsid w:val="00E456E8"/>
    <w:rsid w:val="00E45DE5"/>
    <w:rsid w:val="00E504B5"/>
    <w:rsid w:val="00E51A53"/>
    <w:rsid w:val="00E5214A"/>
    <w:rsid w:val="00E53DE5"/>
    <w:rsid w:val="00E567F0"/>
    <w:rsid w:val="00E57C4D"/>
    <w:rsid w:val="00E57C91"/>
    <w:rsid w:val="00E57FB5"/>
    <w:rsid w:val="00E61FE8"/>
    <w:rsid w:val="00E62F97"/>
    <w:rsid w:val="00E63738"/>
    <w:rsid w:val="00E64CAB"/>
    <w:rsid w:val="00E669A4"/>
    <w:rsid w:val="00E6754C"/>
    <w:rsid w:val="00E67A75"/>
    <w:rsid w:val="00E70869"/>
    <w:rsid w:val="00E73496"/>
    <w:rsid w:val="00E75F95"/>
    <w:rsid w:val="00E81241"/>
    <w:rsid w:val="00E82973"/>
    <w:rsid w:val="00E83756"/>
    <w:rsid w:val="00E853AE"/>
    <w:rsid w:val="00E8548A"/>
    <w:rsid w:val="00E90F5C"/>
    <w:rsid w:val="00E94D9B"/>
    <w:rsid w:val="00E95D33"/>
    <w:rsid w:val="00E9633A"/>
    <w:rsid w:val="00E96816"/>
    <w:rsid w:val="00EA0303"/>
    <w:rsid w:val="00EA0393"/>
    <w:rsid w:val="00EA0EEE"/>
    <w:rsid w:val="00EA32DC"/>
    <w:rsid w:val="00EA4337"/>
    <w:rsid w:val="00EA56AA"/>
    <w:rsid w:val="00EA7A58"/>
    <w:rsid w:val="00EA7AC6"/>
    <w:rsid w:val="00EB08B5"/>
    <w:rsid w:val="00EB0988"/>
    <w:rsid w:val="00EB1713"/>
    <w:rsid w:val="00EB19CA"/>
    <w:rsid w:val="00EB2220"/>
    <w:rsid w:val="00EB31EA"/>
    <w:rsid w:val="00EB34FF"/>
    <w:rsid w:val="00EB4170"/>
    <w:rsid w:val="00EB51CD"/>
    <w:rsid w:val="00EB651C"/>
    <w:rsid w:val="00EB786E"/>
    <w:rsid w:val="00EC154E"/>
    <w:rsid w:val="00EC23DD"/>
    <w:rsid w:val="00EC4D44"/>
    <w:rsid w:val="00ED1FA7"/>
    <w:rsid w:val="00ED44B7"/>
    <w:rsid w:val="00ED4DC3"/>
    <w:rsid w:val="00ED715A"/>
    <w:rsid w:val="00EE0390"/>
    <w:rsid w:val="00EE0730"/>
    <w:rsid w:val="00EE18A4"/>
    <w:rsid w:val="00EE293B"/>
    <w:rsid w:val="00EE66D2"/>
    <w:rsid w:val="00EE70DB"/>
    <w:rsid w:val="00EE7F16"/>
    <w:rsid w:val="00EF023F"/>
    <w:rsid w:val="00EF0734"/>
    <w:rsid w:val="00EF5937"/>
    <w:rsid w:val="00EF6005"/>
    <w:rsid w:val="00EF6759"/>
    <w:rsid w:val="00F03599"/>
    <w:rsid w:val="00F04E77"/>
    <w:rsid w:val="00F06855"/>
    <w:rsid w:val="00F100CF"/>
    <w:rsid w:val="00F11A38"/>
    <w:rsid w:val="00F12CC9"/>
    <w:rsid w:val="00F1517E"/>
    <w:rsid w:val="00F1652F"/>
    <w:rsid w:val="00F1763E"/>
    <w:rsid w:val="00F22098"/>
    <w:rsid w:val="00F22255"/>
    <w:rsid w:val="00F23CDB"/>
    <w:rsid w:val="00F23EF9"/>
    <w:rsid w:val="00F2612C"/>
    <w:rsid w:val="00F265D2"/>
    <w:rsid w:val="00F265F4"/>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50036"/>
    <w:rsid w:val="00F51DB7"/>
    <w:rsid w:val="00F52DB0"/>
    <w:rsid w:val="00F53AE6"/>
    <w:rsid w:val="00F54CC6"/>
    <w:rsid w:val="00F56355"/>
    <w:rsid w:val="00F5662D"/>
    <w:rsid w:val="00F5679F"/>
    <w:rsid w:val="00F60018"/>
    <w:rsid w:val="00F60221"/>
    <w:rsid w:val="00F61385"/>
    <w:rsid w:val="00F627D9"/>
    <w:rsid w:val="00F62933"/>
    <w:rsid w:val="00F633C4"/>
    <w:rsid w:val="00F645B9"/>
    <w:rsid w:val="00F64E08"/>
    <w:rsid w:val="00F65701"/>
    <w:rsid w:val="00F6628F"/>
    <w:rsid w:val="00F70A52"/>
    <w:rsid w:val="00F720D3"/>
    <w:rsid w:val="00F72787"/>
    <w:rsid w:val="00F73E0E"/>
    <w:rsid w:val="00F74C2B"/>
    <w:rsid w:val="00F77274"/>
    <w:rsid w:val="00F7742B"/>
    <w:rsid w:val="00F8077F"/>
    <w:rsid w:val="00F80C56"/>
    <w:rsid w:val="00F83A3A"/>
    <w:rsid w:val="00F841E6"/>
    <w:rsid w:val="00F84996"/>
    <w:rsid w:val="00F84F56"/>
    <w:rsid w:val="00F8609F"/>
    <w:rsid w:val="00F861C6"/>
    <w:rsid w:val="00F87F7A"/>
    <w:rsid w:val="00F9076F"/>
    <w:rsid w:val="00F90B43"/>
    <w:rsid w:val="00F914AA"/>
    <w:rsid w:val="00F92356"/>
    <w:rsid w:val="00F9259C"/>
    <w:rsid w:val="00F92C5A"/>
    <w:rsid w:val="00F9411F"/>
    <w:rsid w:val="00F957E0"/>
    <w:rsid w:val="00F95F76"/>
    <w:rsid w:val="00F97425"/>
    <w:rsid w:val="00FA067B"/>
    <w:rsid w:val="00FA134A"/>
    <w:rsid w:val="00FA333B"/>
    <w:rsid w:val="00FA369A"/>
    <w:rsid w:val="00FA7075"/>
    <w:rsid w:val="00FB1A18"/>
    <w:rsid w:val="00FB2ADE"/>
    <w:rsid w:val="00FB462A"/>
    <w:rsid w:val="00FB5F10"/>
    <w:rsid w:val="00FB5FC3"/>
    <w:rsid w:val="00FB730D"/>
    <w:rsid w:val="00FC08A1"/>
    <w:rsid w:val="00FC0E1C"/>
    <w:rsid w:val="00FC45CF"/>
    <w:rsid w:val="00FC6A19"/>
    <w:rsid w:val="00FC6BF2"/>
    <w:rsid w:val="00FC7E98"/>
    <w:rsid w:val="00FD0761"/>
    <w:rsid w:val="00FD1B1D"/>
    <w:rsid w:val="00FD1DD7"/>
    <w:rsid w:val="00FD20B4"/>
    <w:rsid w:val="00FD46DB"/>
    <w:rsid w:val="00FD71A7"/>
    <w:rsid w:val="00FD75D2"/>
    <w:rsid w:val="00FE0CD4"/>
    <w:rsid w:val="00FE13A9"/>
    <w:rsid w:val="00FE2DD0"/>
    <w:rsid w:val="00FE33B2"/>
    <w:rsid w:val="00FE799E"/>
    <w:rsid w:val="00FF3487"/>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D54B6693-72FB-441B-9D58-DF835B57C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C8C59-C3B2-4C91-852A-1C9D06A3B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TotalTime>
  <Pages>37</Pages>
  <Words>21212</Words>
  <Characters>120910</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30</cp:revision>
  <dcterms:created xsi:type="dcterms:W3CDTF">2018-09-11T20:19:00Z</dcterms:created>
  <dcterms:modified xsi:type="dcterms:W3CDTF">2018-09-19T20:31:00Z</dcterms:modified>
</cp:coreProperties>
</file>